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48358722"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DF2BA1">
        <w:rPr>
          <w:bCs/>
        </w:rPr>
        <w:instrText xml:space="preserve"> ADDIN ZOTERO_ITEM CSL_CITATION {"citationID":"HEOas9gF","properties":{"formattedCitation":"\\super 1\\uc0\\u8211{}3\\nosupersub{}","plainCitation":"1–3","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DF2BA1">
        <w:rPr>
          <w:bCs/>
        </w:rPr>
        <w:instrText xml:space="preserve"> ADDIN ZOTERO_ITEM CSL_CITATION {"citationID":"KeVwNmcY","properties":{"formattedCitation":"\\super 1,2,4\\nosupersub{}","plainCitation":"1,2,4","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17F4E6DF"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DF2BA1">
        <w:instrText xml:space="preserve"> ADDIN ZOTERO_ITEM CSL_CITATION {"citationID":"9SQeaOgr","properties":{"formattedCitation":"\\super 5\\nosupersub{}","plainCitation":"5","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DF2BA1">
        <w:instrText xml:space="preserve"> ADDIN ZOTERO_ITEM CSL_CITATION {"citationID":"EQGRJ2u9","properties":{"formattedCitation":"\\super 6\\nosupersub{}","plainCitation":"6","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DF2BA1">
        <w:instrText xml:space="preserve"> ADDIN ZOTERO_ITEM CSL_CITATION {"citationID":"bS9wBNGT","properties":{"formattedCitation":"\\super 7\\uc0\\u8211{}11\\nosupersub{}","plainCitation":"7–11","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DF2BA1">
        <w:instrText xml:space="preserve"> ADDIN ZOTERO_ITEM CSL_CITATION {"citationID":"m5oEMpFZ","properties":{"formattedCitation":"\\super 12\\uc0\\u8211{}15\\nosupersub{}","plainCitation":"12–15","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169F3686"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DF2BA1">
        <w:instrText xml:space="preserve"> ADDIN ZOTERO_ITEM CSL_CITATION {"citationID":"QMVPrSiS","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DF2BA1">
          <w: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DF2BA1">
        <w: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08A90265"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DF2BA1">
        <w:instrText xml:space="preserve"> ADDIN ZOTERO_ITEM CSL_CITATION {"citationID":"OeB0SlBl","properties":{"formattedCitation":"\\super 1,2\\nosupersub{}","plainCitation":"1,2","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DF2BA1">
        <w:instrText xml:space="preserve"> ADDIN ZOTERO_ITEM CSL_CITATION {"citationID":"7OOwyFKb","properties":{"formattedCitation":"\\super 16,18,19\\nosupersub{}","plainCitation":"16,18,19","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DF2BA1">
        <w:instrText xml:space="preserve"> ADDIN ZOTERO_ITEM CSL_CITATION {"citationID":"iBIpTyPz","properties":{"formattedCitation":"\\super 3\\nosupersub{}","plainCitation":"3","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DF2BA1">
        <w:instrText xml:space="preserve"> ADDIN ZOTERO_ITEM CSL_CITATION {"citationID":"31T4xcFD","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DF2BA1">
        <w:instrText xml:space="preserve"> ADDIN ZOTERO_ITEM CSL_CITATION {"citationID":"WGrbwtMP","properties":{"formattedCitation":"\\super 21\\uc0\\u8211{}23\\nosupersub{}","plainCitation":"21–23","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5BF080EF"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DF2BA1">
        <w:instrText xml:space="preserve"> ADDIN ZOTERO_ITEM CSL_CITATION {"citationID":"r8N3YnOf","properties":{"formattedCitation":"\\super 1,2,4\\nosupersub{}","plainCitation":"1,2,4","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DF2BA1">
        <w:instrText xml:space="preserve"> ADDIN ZOTERO_ITEM CSL_CITATION {"citationID":"s6MMStzp","properties":{"formattedCitation":"\\super 20,24\\uc0\\u8211{}27\\nosupersub{}","plainCitation":"20,24–27","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DF2BA1">
        <w:instrText xml:space="preserve"> ADDIN ZOTERO_ITEM CSL_CITATION {"citationID":"5dCgGXW4","properties":{"formattedCitation":"\\super 28,29\\nosupersub{}","plainCitation":"28,29","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DF2BA1">
        <w:instrText xml:space="preserve"> ADDIN ZOTERO_ITEM CSL_CITATION {"citationID":"Wa0EnCm6","properties":{"formattedCitation":"\\super 20,24\\nosupersub{}","plainCitation":"20,24","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1C98094F"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DF2BA1">
        <w:instrText xml:space="preserve"> ADDIN ZOTERO_ITEM CSL_CITATION {"citationID":"OIZRvy1Y","properties":{"formattedCitation":"\\super 30,31\\nosupersub{}","plainCitation":"30,31","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DF2BA1">
        <w:instrText xml:space="preserve"> ADDIN ZOTERO_ITEM CSL_CITATION {"citationID":"OdsIZu8d","properties":{"formattedCitation":"\\super 16,32\\nosupersub{}","plainCitation":"16,32","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5A7270D1"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DF2BA1">
        <w:instrText xml:space="preserve"> ADDIN ZOTERO_ITEM CSL_CITATION {"citationID":"3mgjJ2AF","properties":{"formattedCitation":"\\super 4\\nosupersub{}","plainCitation":"4","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DF2BA1">
        <w:instrText xml:space="preserve"> ADDIN ZOTERO_ITEM CSL_CITATION {"citationID":"fEJAbZml","properties":{"formattedCitation":"\\super 31\\nosupersub{}","plainCitation":"31","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DF2BA1">
        <w:instrText xml:space="preserve"> ADDIN ZOTERO_ITEM CSL_CITATION {"citationID":"xxDe6EdH","properties":{"formattedCitation":"\\super 33\\nosupersub{}","plainCitation":"3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the majority of these studies have relied on</w:t>
      </w:r>
      <w:r w:rsidR="0055170A" w:rsidRPr="00544E7B">
        <w:t xml:space="preserve"> post-exposure ratings</w:t>
      </w:r>
      <w:r>
        <w:t xml:space="preserve"> to prob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DF2BA1">
        <w:instrText xml:space="preserve"> ADDIN ZOTERO_ITEM CSL_CITATION {"citationID":"WyRtaqSh","properties":{"formattedCitation":"\\super 34\\nosupersub{}","plainCitation":"34","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mPFC)) without the added pressure of having to rate their evaluations. However, this type of viewing may also lead to greater lapses in attention, or possibl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4C91AF46"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DF2BA1">
        <w:instrText xml:space="preserve"> ADDIN ZOTERO_ITEM CSL_CITATION {"citationID":"ji5WiA9U","properties":{"formattedCitation":"\\super 35,36\\nosupersub{}","plainCitation":"35,36","noteIndex":0},"citationItems":[{"id":21074,"uris":["http://zotero.org/users/6239255/items/6A5TNASY"],"itemData":{"id":21074,"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21073,"uris":["http://zotero.org/users/6239255/items/FRZLLZNR"],"itemData":{"id":21073,"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DF2BA1">
        <w:instrText xml:space="preserve"> ADDIN ZOTERO_ITEM CSL_CITATION {"citationID":"Ow6P4PHh","properties":{"formattedCitation":"\\super 26\\nosupersub{}","plainCitation":"26","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DF2BA1">
        <w:instrText xml:space="preserve"> ADDIN ZOTERO_ITEM CSL_CITATION {"citationID":"pAChH5sX","properties":{"formattedCitation":"\\super 24\\nosupersub{}","plainCitation":"24","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DF2BA1">
        <w:instrText xml:space="preserve"> ADDIN ZOTERO_ITEM CSL_CITATION {"citationID":"uCe2LQMQ","properties":{"formattedCitation":"\\super 37\\nosupersub{}","plainCitation":"37","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DF2BA1">
        <w:instrText xml:space="preserve"> ADDIN ZOTERO_ITEM CSL_CITATION {"citationID":"Ahb6aYCz","properties":{"formattedCitation":"\\super 20,38\\nosupersub{}","plainCitation":"20,38","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in which subjects have the option to express their ratings and an event or information did result in an update to their assessments. Expressive rating likely recruits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67CCC4B9"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DF2BA1">
        <w:instrText xml:space="preserve"> ADDIN ZOTERO_ITEM CSL_CITATION {"citationID":"v4u7fzeB","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DF2BA1">
        <w:instrText xml:space="preserve"> ADDIN ZOTERO_ITEM CSL_CITATION {"citationID":"HYzfx3F5","properties":{"formattedCitation":"\\super 39\\nosupersub{}","plainCitation":"39","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mPFC),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has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mPFC). </w:t>
      </w:r>
    </w:p>
    <w:p w14:paraId="2BB28EFE" w14:textId="77777777" w:rsidR="00F663DD" w:rsidRDefault="00F663DD" w:rsidP="00F663DD">
      <w:pPr>
        <w:spacing w:line="240" w:lineRule="auto"/>
        <w:ind w:firstLine="540"/>
        <w:jc w:val="both"/>
      </w:pPr>
    </w:p>
    <w:p w14:paraId="237A48C3" w14:textId="50638DE4"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r w:rsidR="00624342">
        <w:t>To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DF2BA1">
        <w:instrText xml:space="preserve"> ADDIN ZOTERO_ITEM CSL_CITATION {"citationID":"rW2sWDSm","properties":{"formattedCitation":"\\super 40\\nosupersub{}","plainCitation":"40","noteIndex":0},"citationItems":[{"id":21072,"uris":["http://zotero.org/users/6239255/items/Q58GD3LR"],"itemData":{"id":2107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DF2BA1">
        <w:instrText xml:space="preserve"> ADDIN ZOTERO_ITEM CSL_CITATION {"citationID":"WntBndik","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DF2BA1">
        <w:instrText xml:space="preserve"> ADDIN ZOTERO_ITEM CSL_CITATION {"citationID":"XqcI9WkF","properties":{"formattedCitation":"\\super 41\\nosupersub{}","plainCitation":"41","noteIndex":0},"citationItems":[{"id":21071,"uris":["http://zotero.org/users/6239255/items/MYM9FA8Y"],"itemData":{"id":21071,"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44D391BC" w:rsidR="00D71BE0" w:rsidRPr="00E5335E" w:rsidRDefault="00624342" w:rsidP="00624342">
      <w:pPr>
        <w:spacing w:line="240" w:lineRule="auto"/>
        <w:jc w:val="both"/>
        <w:rPr>
          <w:ins w:id="171" w:author="Chelsea Helion" w:date="2024-10-22T13:55:00Z"/>
        </w:rPr>
      </w:pPr>
      <w:commentRangeStart w:id="172"/>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DF2BA1">
        <w:rPr>
          <w:highlight w:val="yellow"/>
        </w:rPr>
        <w:instrText xml:space="preserve"> ADDIN ZOTERO_ITEM CSL_CITATION {"citationID":"elac3RXU","properties":{"formattedCitation":"\\super 42\\nosupersub{}","plainCitation":"42","noteIndex":0},"citationItems":[{"id":21070,"uris":["http://zotero.org/users/6239255/items/7BD9W4V2"],"itemData":{"id":21070,"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DF2BA1">
        <w:rPr>
          <w:highlight w:val="yellow"/>
        </w:rPr>
        <w:instrText xml:space="preserve"> ADDIN ZOTERO_ITEM CSL_CITATION {"citationID":"4h89VlpH","properties":{"formattedCitation":"\\super 43,44\\nosupersub{}","plainCitation":"43,44","noteIndex":0},"citationItems":[{"id":21068,"uris":["http://zotero.org/users/6239255/items/YBBSM6PY"],"itemData":{"id":2106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21069,"uris":["http://zotero.org/users/6239255/items/SNZQCGF8"],"itemData":{"id":21069,"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0A0DBED1"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research,  participants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horizontally-positioned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condition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rsidRPr="00775A24">
        <w:rPr>
          <w:b/>
          <w:bCs/>
          <w:rPrChange w:id="177" w:author="Billy Mitchell" w:date="2024-11-06T08:35:00Z" w16du:dateUtc="2024-11-06T13:35:00Z">
            <w:rPr/>
          </w:rPrChange>
        </w:rPr>
        <w:t>Fig</w:t>
      </w:r>
      <w:ins w:id="178" w:author="Billy Mitchell" w:date="2024-11-06T08:35:00Z" w16du:dateUtc="2024-11-06T13:35:00Z">
        <w:r w:rsidR="00775A24" w:rsidRPr="00775A24">
          <w:rPr>
            <w:b/>
            <w:bCs/>
            <w:rPrChange w:id="179" w:author="Billy Mitchell" w:date="2024-11-06T08:35:00Z" w16du:dateUtc="2024-11-06T13:35:00Z">
              <w:rPr/>
            </w:rPrChange>
          </w:rPr>
          <w:t>ure</w:t>
        </w:r>
      </w:ins>
      <w:r w:rsidR="009623C0" w:rsidRPr="00775A24">
        <w:rPr>
          <w:b/>
          <w:bCs/>
          <w:rPrChange w:id="180" w:author="Billy Mitchell" w:date="2024-11-06T08:35:00Z" w16du:dateUtc="2024-11-06T13:35:00Z">
            <w:rPr/>
          </w:rPrChange>
        </w:rPr>
        <w:t xml:space="preserve">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DF2BA1">
        <w:rPr>
          <w:highlight w:val="yellow"/>
        </w:rPr>
        <w:instrText xml:space="preserve"> ADDIN ZOTERO_ITEM CSL_CITATION {"citationID":"njPmGes8","properties":{"formattedCitation":"\\super 45\\nosupersub{}","plainCitation":"45","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81" w:name="_ykmmu6nyrsmv" w:colFirst="0" w:colLast="0"/>
      <w:bookmarkEnd w:id="181"/>
    </w:p>
    <w:p w14:paraId="73CF35B1" w14:textId="77777777" w:rsidR="00AF6336" w:rsidRPr="00E5335E" w:rsidRDefault="00AF6336">
      <w:pPr>
        <w:spacing w:line="240" w:lineRule="auto"/>
        <w:ind w:firstLine="540"/>
        <w:jc w:val="both"/>
        <w:pPrChange w:id="182"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83"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4" w:author="Billy Mitchell" w:date="2024-11-05T19:01:00Z" w16du:dateUtc="2024-11-06T00:01:00Z"/>
        </w:rPr>
      </w:pPr>
      <w:moveFromRangeStart w:id="185" w:author="Billy Mitchell" w:date="2024-11-05T19:01:00Z" w:name="move181725684"/>
      <w:commentRangeStart w:id="186"/>
      <w:moveFrom w:id="187"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6"/>
        <w:r w:rsidR="00321805" w:rsidDel="00662B7D">
          <w:rPr>
            <w:rStyle w:val="CommentReference"/>
          </w:rPr>
          <w:commentReference w:id="186"/>
        </w:r>
      </w:moveFrom>
    </w:p>
    <w:p w14:paraId="0492D92A" w14:textId="3A57DC00" w:rsidR="003F613E" w:rsidRPr="00E5335E" w:rsidDel="00662B7D" w:rsidRDefault="003F613E" w:rsidP="001B3DD2">
      <w:pPr>
        <w:spacing w:line="240" w:lineRule="auto"/>
        <w:jc w:val="both"/>
        <w:rPr>
          <w:moveFrom w:id="188" w:author="Billy Mitchell" w:date="2024-11-05T19:01:00Z" w16du:dateUtc="2024-11-06T00:01:00Z"/>
        </w:rPr>
      </w:pPr>
      <w:moveFrom w:id="189" w:author="Billy Mitchell" w:date="2024-11-05T19:01:00Z" w16du:dateUtc="2024-11-06T00:01:00Z">
        <w:r w:rsidRPr="00E5335E" w:rsidDel="00662B7D">
          <w:t>Figure 2. Task design.</w:t>
        </w:r>
      </w:moveFrom>
    </w:p>
    <w:moveFromRangeEnd w:id="185"/>
    <w:p w14:paraId="0F1DFB38" w14:textId="4291DC2B" w:rsidR="00A565EC" w:rsidRDefault="00A565EC">
      <w:pPr>
        <w:spacing w:line="240" w:lineRule="auto"/>
        <w:jc w:val="both"/>
        <w:rPr>
          <w:ins w:id="190" w:author="Billy Mitchell" w:date="2024-11-06T01:43:00Z" w16du:dateUtc="2024-11-06T06:43:00Z"/>
          <w:b/>
        </w:rPr>
      </w:pPr>
      <w:ins w:id="191" w:author="Billy Mitchell" w:date="2024-10-30T09:47:00Z" w16du:dateUtc="2024-10-30T13:47:00Z">
        <w:r>
          <w:rPr>
            <w:b/>
          </w:rPr>
          <w:t>RESULTS</w:t>
        </w:r>
      </w:ins>
    </w:p>
    <w:p w14:paraId="39052514" w14:textId="77777777" w:rsidR="00DE3DC3" w:rsidRDefault="00DE3DC3">
      <w:pPr>
        <w:spacing w:line="240" w:lineRule="auto"/>
        <w:jc w:val="both"/>
        <w:rPr>
          <w:ins w:id="192" w:author="Billy Mitchell" w:date="2024-10-30T09:47:00Z" w16du:dateUtc="2024-10-30T13:47:00Z"/>
          <w:b/>
        </w:rPr>
        <w:pPrChange w:id="193"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4" w:author="Billy Mitchell" w:date="2024-11-05T19:12:00Z" w16du:dateUtc="2024-11-06T00:12:00Z"/>
          <w:b/>
          <w:bCs/>
        </w:rPr>
      </w:pPr>
    </w:p>
    <w:p w14:paraId="4C4B07B5" w14:textId="1E2994C6" w:rsidR="00126307" w:rsidDel="00E82062" w:rsidRDefault="00321805">
      <w:pPr>
        <w:rPr>
          <w:del w:id="195" w:author="Billy Mitchell" w:date="2024-11-05T19:12:00Z" w16du:dateUtc="2024-11-06T00:12:00Z"/>
          <w:b/>
          <w:bCs/>
        </w:rPr>
        <w:pPrChange w:id="196"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7" w:author="Billy Mitchell" w:date="2024-11-05T19:12:00Z" w16du:dateUtc="2024-11-06T00:12:00Z">
          <w:pPr>
            <w:pStyle w:val="Heading1"/>
            <w:spacing w:before="0" w:after="0" w:line="240" w:lineRule="auto"/>
            <w:jc w:val="both"/>
          </w:pPr>
        </w:pPrChange>
      </w:pPr>
      <w:del w:id="198"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9" w:name="_l89pprm7u1jz" w:colFirst="0" w:colLast="0"/>
      <w:bookmarkEnd w:id="199"/>
      <w:r>
        <w:rPr>
          <w:b/>
          <w:bCs/>
        </w:rPr>
        <w:t xml:space="preserve">Participants in both viewing orders exhibited similar levels of rating frequency. </w:t>
      </w:r>
      <w:commentRangeStart w:id="200"/>
      <w:del w:id="201" w:author="Billy Mitchell" w:date="2024-11-05T21:01:00Z" w16du:dateUtc="2024-11-06T02:01:00Z">
        <w:r w:rsidRPr="006E54B4" w:rsidDel="00FB7334">
          <w:rPr>
            <w:rPrChange w:id="202" w:author="Chelsea Helion" w:date="2024-10-23T10:53:00Z">
              <w:rPr>
                <w:rFonts w:ascii="Aptos" w:hAnsi="Aptos"/>
              </w:rPr>
            </w:rPrChange>
          </w:rPr>
          <w:delText xml:space="preserve"> </w:delText>
        </w:r>
      </w:del>
      <w:commentRangeEnd w:id="200"/>
      <w:r w:rsidR="00400CBA" w:rsidRPr="006E54B4">
        <w:rPr>
          <w:rStyle w:val="CommentReference"/>
        </w:rPr>
        <w:commentReference w:id="200"/>
      </w:r>
      <w:r w:rsidR="00400CBA" w:rsidRPr="00E5335E">
        <w:t xml:space="preserve">No significant differences were observed between run 1 </w:t>
      </w:r>
      <w:r w:rsidRPr="00E5335E">
        <w:t xml:space="preserve">(mean Run 1 = 22.6 ± 22.7 button presses) and run 2 (mean Run 2 = 25.9 ± 27.6 button presses) regarding the average volume of buttons presses per subject (95% CI = (-21.3 ,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10DB9A6F" w:rsidR="00950C6D" w:rsidRDefault="001D1567" w:rsidP="00FE3980">
      <w:pPr>
        <w:spacing w:line="240" w:lineRule="auto"/>
        <w:ind w:firstLine="720"/>
        <w:jc w:val="both"/>
        <w:rPr>
          <w:ins w:id="203"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proofErr w:type="spellStart"/>
      <w:r w:rsidR="00126307">
        <w:t>postscan</w:t>
      </w:r>
      <w:proofErr w:type="spellEnd"/>
      <w:r w:rsidR="00126307">
        <w:t xml:space="preserve">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r(32) = -0.55, p &lt; 0.001).</w:t>
      </w:r>
    </w:p>
    <w:p w14:paraId="765FCE8A" w14:textId="4EC78382" w:rsidR="0036567C" w:rsidRDefault="00FB7334" w:rsidP="0036567C">
      <w:pPr>
        <w:spacing w:line="240" w:lineRule="auto"/>
        <w:ind w:firstLine="720"/>
        <w:jc w:val="both"/>
        <w:rPr>
          <w:ins w:id="204" w:author="Billy Mitchell" w:date="2024-11-06T00:58:00Z" w16du:dateUtc="2024-11-06T05:58:00Z"/>
        </w:rPr>
      </w:pPr>
      <w:ins w:id="205" w:author="Billy Mitchell" w:date="2024-11-05T21:02:00Z" w16du:dateUtc="2024-11-06T02:02:00Z">
        <w:r>
          <w:rPr>
            <w:b/>
            <w:bCs/>
          </w:rPr>
          <w:t>Scene recall did not differ between rating co</w:t>
        </w:r>
      </w:ins>
      <w:ins w:id="206" w:author="Billy Mitchell" w:date="2024-11-05T21:03:00Z" w16du:dateUtc="2024-11-06T02:03:00Z">
        <w:r>
          <w:rPr>
            <w:b/>
            <w:bCs/>
          </w:rPr>
          <w:t>nditions.</w:t>
        </w:r>
      </w:ins>
      <w:ins w:id="207" w:author="Billy Mitchell" w:date="2024-11-05T21:16:00Z" w16du:dateUtc="2024-11-06T02:16:00Z">
        <w:r w:rsidR="00396705">
          <w:rPr>
            <w:b/>
            <w:bCs/>
          </w:rPr>
          <w:t xml:space="preserve"> </w:t>
        </w:r>
      </w:ins>
      <w:ins w:id="208" w:author="Billy Mitchell" w:date="2024-11-06T01:16:00Z" w16du:dateUtc="2024-11-06T06:16:00Z">
        <w:r w:rsidR="00F26708">
          <w:t>Twenty-eight</w:t>
        </w:r>
      </w:ins>
      <w:ins w:id="209" w:author="Billy Mitchell" w:date="2024-11-06T01:17:00Z" w16du:dateUtc="2024-11-06T06:17:00Z">
        <w:r w:rsidR="001E33D0">
          <w:t xml:space="preserve"> (n = 28)</w:t>
        </w:r>
      </w:ins>
      <w:ins w:id="210" w:author="Billy Mitchell" w:date="2024-11-06T01:16:00Z" w16du:dateUtc="2024-11-06T06:16:00Z">
        <w:r w:rsidR="00F26708">
          <w:t xml:space="preserve"> of the thirty-five subjects used in neural analyses completed post-exposure free recall of the stimulus which was able to be transcribed and analyzed</w:t>
        </w:r>
      </w:ins>
      <w:ins w:id="211" w:author="Billy Mitchell" w:date="2024-11-06T01:17:00Z" w16du:dateUtc="2024-11-06T06:17:00Z">
        <w:r w:rsidR="001E33D0">
          <w:t xml:space="preserve">. </w:t>
        </w:r>
      </w:ins>
      <w:ins w:id="212" w:author="Billy Mitchell" w:date="2024-11-06T00:58:00Z" w16du:dateUtc="2024-11-06T05:58:00Z">
        <w:r w:rsidR="0036567C">
          <w:t>A paired samples t-test found no differences</w:t>
        </w:r>
      </w:ins>
      <w:ins w:id="213" w:author="Billy Mitchell" w:date="2024-11-06T01:01:00Z" w16du:dateUtc="2024-11-06T06:01:00Z">
        <w:r w:rsidR="0036567C">
          <w:t xml:space="preserve"> (mean difference = 0.04)</w:t>
        </w:r>
      </w:ins>
      <w:ins w:id="214" w:author="Billy Mitchell" w:date="2024-11-06T00:58:00Z" w16du:dateUtc="2024-11-06T05:58:00Z">
        <w:r w:rsidR="0036567C">
          <w:t xml:space="preserve"> in the </w:t>
        </w:r>
      </w:ins>
      <w:ins w:id="215" w:author="Billy Mitchell" w:date="2024-11-06T01:06:00Z" w16du:dateUtc="2024-11-06T06:06:00Z">
        <w:r w:rsidR="00F26708">
          <w:t>magnitude</w:t>
        </w:r>
      </w:ins>
      <w:ins w:id="216" w:author="Billy Mitchell" w:date="2024-11-06T00:58:00Z" w16du:dateUtc="2024-11-06T05:58:00Z">
        <w:r w:rsidR="0036567C">
          <w:t xml:space="preserve"> of scenes recalled </w:t>
        </w:r>
      </w:ins>
      <w:ins w:id="217" w:author="Billy Mitchell" w:date="2024-11-06T01:06:00Z" w16du:dateUtc="2024-11-06T06:06:00Z">
        <w:r w:rsidR="00F26708">
          <w:t>within</w:t>
        </w:r>
      </w:ins>
      <w:ins w:id="218" w:author="Billy Mitchell" w:date="2024-11-06T00:58:00Z" w16du:dateUtc="2024-11-06T05:58:00Z">
        <w:r w:rsidR="0036567C">
          <w:t xml:space="preserve"> subject while expressively rating and </w:t>
        </w:r>
      </w:ins>
      <w:ins w:id="219" w:author="Billy Mitchell" w:date="2024-11-06T00:59:00Z" w16du:dateUtc="2024-11-06T05:59:00Z">
        <w:r w:rsidR="0036567C">
          <w:t>reflectively not-rating the video</w:t>
        </w:r>
      </w:ins>
      <w:ins w:id="220" w:author="Billy Mitchell" w:date="2024-11-06T01:00:00Z" w16du:dateUtc="2024-11-06T06:00:00Z">
        <w:r w:rsidR="0036567C">
          <w:t xml:space="preserve"> </w:t>
        </w:r>
        <w:r w:rsidR="0036567C" w:rsidRPr="00E5335E">
          <w:t>(95% CI = (-</w:t>
        </w:r>
        <w:r w:rsidR="0036567C">
          <w:t>0</w:t>
        </w:r>
        <w:r w:rsidR="0036567C" w:rsidRPr="00E5335E">
          <w:t>.</w:t>
        </w:r>
        <w:r w:rsidR="0036567C">
          <w:t>03</w:t>
        </w:r>
        <w:r w:rsidR="0036567C" w:rsidRPr="00E5335E">
          <w:t xml:space="preserve"> , </w:t>
        </w:r>
        <w:r w:rsidR="0036567C">
          <w:t>0.11</w:t>
        </w:r>
        <w:r w:rsidR="0036567C" w:rsidRPr="00E5335E">
          <w:t xml:space="preserve">), t(27) = </w:t>
        </w:r>
        <w:r w:rsidR="0036567C">
          <w:t>1.17</w:t>
        </w:r>
        <w:r w:rsidR="0036567C" w:rsidRPr="00E5335E">
          <w:t>, p = 0.</w:t>
        </w:r>
        <w:r w:rsidR="0036567C">
          <w:t>3</w:t>
        </w:r>
        <w:r w:rsidR="0036567C" w:rsidRPr="00E5335E">
          <w:t>)</w:t>
        </w:r>
      </w:ins>
      <w:ins w:id="221" w:author="Billy Mitchell" w:date="2024-11-06T00:59:00Z" w16du:dateUtc="2024-11-06T05:59:00Z">
        <w:r w:rsidR="0036567C">
          <w:t>.</w:t>
        </w:r>
      </w:ins>
      <w:ins w:id="222" w:author="Billy Mitchell" w:date="2024-11-06T01:03:00Z" w16du:dateUtc="2024-11-06T06:03:00Z">
        <w:r w:rsidR="0036567C">
          <w:t xml:space="preserve"> We could alternatively use a chi-square test to determine if there is a relationship </w:t>
        </w:r>
      </w:ins>
      <w:ins w:id="223" w:author="Billy Mitchell" w:date="2024-11-06T01:04:00Z" w16du:dateUtc="2024-11-06T06:04:00Z">
        <w:r w:rsidR="0036567C">
          <w:t>among the proportion of scenes recalled and not recalled</w:t>
        </w:r>
      </w:ins>
      <w:ins w:id="224" w:author="Billy Mitchell" w:date="2024-11-06T01:05:00Z" w16du:dateUtc="2024-11-06T06:05:00Z">
        <w:r w:rsidR="0036567C">
          <w:t xml:space="preserve"> while expressively rating and reflectively not rating</w:t>
        </w:r>
      </w:ins>
      <w:ins w:id="225" w:author="Billy Mitchell" w:date="2024-11-06T01:07:00Z" w16du:dateUtc="2024-11-06T06:07:00Z">
        <w:r w:rsidR="00F26708">
          <w:t xml:space="preserve"> between subjects</w:t>
        </w:r>
      </w:ins>
      <w:ins w:id="226" w:author="Billy Mitchell" w:date="2024-11-06T01:05:00Z" w16du:dateUtc="2024-11-06T06:05:00Z">
        <w:r w:rsidR="0036567C">
          <w:t xml:space="preserve">. This approach also failed to </w:t>
        </w:r>
      </w:ins>
      <w:ins w:id="227" w:author="Billy Mitchell" w:date="2024-11-06T01:07:00Z" w16du:dateUtc="2024-11-06T06:07:00Z">
        <w:r w:rsidR="00F26708">
          <w:t>identify significant differences (</w:t>
        </w:r>
      </w:ins>
      <w:ins w:id="228" w:author="Billy Mitchell" w:date="2024-11-06T01:12:00Z" w16du:dateUtc="2024-11-06T06:12:00Z">
        <w:r w:rsidR="00F26708" w:rsidRPr="00F26708">
          <w:t>χ2(1, N</w:t>
        </w:r>
      </w:ins>
      <w:ins w:id="229" w:author="Billy Mitchell" w:date="2024-11-06T01:17:00Z" w16du:dateUtc="2024-11-06T06:17:00Z">
        <w:r w:rsidR="001E33D0">
          <w:t xml:space="preserve"> </w:t>
        </w:r>
      </w:ins>
      <w:ins w:id="230" w:author="Billy Mitchell" w:date="2024-11-06T01:12:00Z" w16du:dateUtc="2024-11-06T06:12:00Z">
        <w:r w:rsidR="00F26708" w:rsidRPr="00F26708">
          <w:t>=</w:t>
        </w:r>
      </w:ins>
      <w:ins w:id="231" w:author="Billy Mitchell" w:date="2024-11-06T01:17:00Z" w16du:dateUtc="2024-11-06T06:17:00Z">
        <w:r w:rsidR="001E33D0">
          <w:t xml:space="preserve"> </w:t>
        </w:r>
      </w:ins>
      <w:ins w:id="232" w:author="Billy Mitchell" w:date="2024-11-06T01:12:00Z" w16du:dateUtc="2024-11-06T06:12:00Z">
        <w:r w:rsidR="00F26708">
          <w:t>28</w:t>
        </w:r>
        <w:r w:rsidR="00F26708" w:rsidRPr="00F26708">
          <w:t>) = 0.</w:t>
        </w:r>
      </w:ins>
      <w:ins w:id="233" w:author="Billy Mitchell" w:date="2024-11-06T01:18:00Z" w16du:dateUtc="2024-11-06T06:18:00Z">
        <w:r w:rsidR="001E33D0">
          <w:t>85</w:t>
        </w:r>
      </w:ins>
      <w:ins w:id="234" w:author="Billy Mitchell" w:date="2024-11-06T01:12:00Z" w16du:dateUtc="2024-11-06T06:12:00Z">
        <w:r w:rsidR="00F26708" w:rsidRPr="00F26708">
          <w:t>, p = 0.</w:t>
        </w:r>
      </w:ins>
      <w:ins w:id="235" w:author="Billy Mitchell" w:date="2024-11-06T01:17:00Z" w16du:dateUtc="2024-11-06T06:17:00Z">
        <w:r w:rsidR="001E33D0">
          <w:t>36</w:t>
        </w:r>
      </w:ins>
      <w:ins w:id="236" w:author="Billy Mitchell" w:date="2024-11-06T01:07:00Z" w16du:dateUtc="2024-11-06T06:07:00Z">
        <w:r w:rsidR="00F26708">
          <w:t xml:space="preserve">). </w:t>
        </w:r>
      </w:ins>
      <w:ins w:id="237"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38" w:author="Billy Mitchell" w:date="2024-11-05T21:09:00Z" w16du:dateUtc="2024-11-06T02:09:00Z"/>
        </w:rPr>
      </w:pPr>
      <w:ins w:id="239" w:author="Chelsea Helion" w:date="2024-10-25T19:02:00Z">
        <w:del w:id="240" w:author="Billy Mitchell" w:date="2024-11-05T21:02:00Z" w16du:dateUtc="2024-11-06T02:02:00Z">
          <w:r w:rsidDel="00FB7334">
            <w:rPr>
              <w:b/>
              <w:bCs/>
            </w:rPr>
            <w:delText>Insert memory results.</w:delText>
          </w:r>
        </w:del>
      </w:ins>
      <w:ins w:id="241" w:author="Billy Mitchell" w:date="2024-11-05T21:03:00Z" w16du:dateUtc="2024-11-06T02:03:00Z">
        <w:r w:rsidR="00FB7334">
          <w:rPr>
            <w:b/>
            <w:bCs/>
          </w:rPr>
          <w:t xml:space="preserve">Character </w:t>
        </w:r>
      </w:ins>
      <w:ins w:id="242" w:author="Billy Mitchell" w:date="2024-11-05T21:08:00Z" w16du:dateUtc="2024-11-06T02:08:00Z">
        <w:r w:rsidR="00FB7334">
          <w:rPr>
            <w:b/>
            <w:bCs/>
          </w:rPr>
          <w:t>representations did not differ between rating cond</w:t>
        </w:r>
      </w:ins>
      <w:ins w:id="243" w:author="Billy Mitchell" w:date="2024-11-05T21:09:00Z" w16du:dateUtc="2024-11-06T02:09:00Z">
        <w:r w:rsidR="00FB7334">
          <w:rPr>
            <w:b/>
            <w:bCs/>
          </w:rPr>
          <w:t xml:space="preserve">itions. </w:t>
        </w:r>
      </w:ins>
      <w:ins w:id="244" w:author="Billy Mitchell" w:date="2024-11-06T01:37:00Z" w16du:dateUtc="2024-11-06T06:37:00Z">
        <w:r w:rsidR="00DE3DC3">
          <w:t xml:space="preserve">We again used </w:t>
        </w:r>
      </w:ins>
      <w:ins w:id="245" w:author="Billy Mitchell" w:date="2024-11-06T01:40:00Z" w16du:dateUtc="2024-11-06T06:40:00Z">
        <w:r w:rsidR="00DE3DC3">
          <w:t>dissimilarity matrices</w:t>
        </w:r>
      </w:ins>
      <w:ins w:id="246" w:author="Billy Mitchell" w:date="2024-11-06T01:38:00Z" w16du:dateUtc="2024-11-06T06:38:00Z">
        <w:r w:rsidR="00DE3DC3">
          <w:t xml:space="preserve"> to</w:t>
        </w:r>
      </w:ins>
      <w:ins w:id="247" w:author="Billy Mitchell" w:date="2024-11-06T01:41:00Z" w16du:dateUtc="2024-11-06T06:41:00Z">
        <w:r w:rsidR="00DE3DC3">
          <w:t xml:space="preserve"> determine whether rating condition yielded observable differences in character asses</w:t>
        </w:r>
      </w:ins>
      <w:ins w:id="248"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49" w:author="Billy Mitchell" w:date="2024-11-06T01:43:00Z" w16du:dateUtc="2024-11-06T06:43:00Z">
        <w:r w:rsidR="00DE3DC3">
          <w:t>0.01</w:t>
        </w:r>
      </w:ins>
      <w:ins w:id="250" w:author="Billy Mitchell" w:date="2024-11-06T01:42:00Z" w16du:dateUtc="2024-11-06T06:42:00Z">
        <w:r w:rsidR="00DE3DC3" w:rsidRPr="00DE3DC3">
          <w:t>, p = 0.</w:t>
        </w:r>
      </w:ins>
      <w:ins w:id="251" w:author="Billy Mitchell" w:date="2024-11-06T01:43:00Z" w16du:dateUtc="2024-11-06T06:43:00Z">
        <w:r w:rsidR="00DE3DC3">
          <w:t>56</w:t>
        </w:r>
      </w:ins>
      <w:ins w:id="252"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3" w:author="Billy Mitchell" w:date="2024-11-06T01:43:00Z" w16du:dateUtc="2024-11-06T06:43:00Z"/>
          <w:b/>
          <w:bCs/>
        </w:rPr>
      </w:pPr>
    </w:p>
    <w:p w14:paraId="55262788" w14:textId="667E9360" w:rsidR="00950C6D" w:rsidDel="00E82062" w:rsidRDefault="00950C6D">
      <w:pPr>
        <w:spacing w:line="240" w:lineRule="auto"/>
        <w:ind w:firstLine="720"/>
        <w:jc w:val="both"/>
        <w:rPr>
          <w:ins w:id="254" w:author="Chelsea Helion" w:date="2024-10-25T19:02:00Z"/>
          <w:del w:id="255" w:author="Billy Mitchell" w:date="2024-11-05T19:12:00Z" w16du:dateUtc="2024-11-06T00:12:00Z"/>
          <w:b/>
          <w:bCs/>
        </w:rPr>
      </w:pPr>
      <w:ins w:id="256" w:author="Chelsea Helion" w:date="2024-10-25T19:02:00Z">
        <w:del w:id="257"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58"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59" w:author="Chelsea Helion" w:date="2024-10-25T19:02:00Z"/>
          <w:del w:id="260" w:author="Billy Mitchell" w:date="2024-11-05T19:12:00Z" w16du:dateUtc="2024-11-06T00:12:00Z"/>
          <w:rPrChange w:id="261" w:author="Chelsea Helion" w:date="2024-10-23T10:53:00Z">
            <w:rPr>
              <w:ins w:id="262" w:author="Chelsea Helion" w:date="2024-10-25T19:02:00Z"/>
              <w:del w:id="263" w:author="Billy Mitchell" w:date="2024-11-05T19:12:00Z" w16du:dateUtc="2024-11-06T00:12:00Z"/>
              <w:rFonts w:ascii="Aptos" w:hAnsi="Aptos"/>
            </w:rPr>
          </w:rPrChange>
        </w:rPr>
      </w:pPr>
      <w:r>
        <w:rPr>
          <w:b/>
          <w:bCs/>
        </w:rPr>
        <w:t>Neuroimaging results</w:t>
      </w:r>
      <w:ins w:id="264"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65" w:author="Chelsea Helion" w:date="2024-10-23T10:53:00Z">
            <w:rPr>
              <w:rFonts w:ascii="Aptos" w:hAnsi="Aptos"/>
            </w:rPr>
          </w:rPrChange>
        </w:rPr>
      </w:pPr>
    </w:p>
    <w:p w14:paraId="367DC151" w14:textId="68F8F017" w:rsidR="00DE0869" w:rsidRPr="006E54B4" w:rsidDel="00E82062" w:rsidRDefault="00950C6D">
      <w:pPr>
        <w:spacing w:line="240" w:lineRule="auto"/>
        <w:ind w:firstLine="720"/>
        <w:jc w:val="both"/>
        <w:rPr>
          <w:del w:id="266" w:author="Billy Mitchell" w:date="2024-11-05T19:10:00Z" w16du:dateUtc="2024-11-06T00:10:00Z"/>
          <w:rPrChange w:id="267" w:author="Chelsea Helion" w:date="2024-10-23T10:53:00Z">
            <w:rPr>
              <w:del w:id="268"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DF2BA1">
        <w:instrText xml:space="preserve"> ADDIN ZOTERO_ITEM CSL_CITATION {"citationID":"FGPrz7Cy","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dACC, IPL, ROL), motor control (</w:t>
      </w:r>
      <w:proofErr w:type="spellStart"/>
      <w:r w:rsidR="00EF26B5" w:rsidRPr="00E5335E">
        <w:t>PoCG</w:t>
      </w:r>
      <w:proofErr w:type="spellEnd"/>
      <w:r w:rsidR="00EF26B5" w:rsidRPr="00E5335E">
        <w:t xml:space="preserve">, SMA, Cereb), and self-monitoring (dACC, IPL, </w:t>
      </w:r>
      <w:del w:id="269"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0"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271" w:author="Billy Mitchell" w:date="2024-11-05T19:10:00Z" w16du:dateUtc="2024-11-06T00:10:00Z"/>
          <w:rPrChange w:id="272" w:author="Chelsea Helion" w:date="2024-10-23T10:53:00Z">
            <w:rPr>
              <w:del w:id="273" w:author="Billy Mitchell" w:date="2024-11-05T19:10:00Z" w16du:dateUtc="2024-11-06T00:10:00Z"/>
              <w:rFonts w:ascii="Aptos" w:hAnsi="Aptos"/>
            </w:rPr>
          </w:rPrChange>
        </w:rPr>
        <w:pPrChange w:id="274" w:author="Billy Mitchell" w:date="2024-11-06T01:43:00Z" w16du:dateUtc="2024-11-06T06:43:00Z">
          <w:pPr>
            <w:spacing w:line="240" w:lineRule="auto"/>
            <w:jc w:val="both"/>
          </w:pPr>
        </w:pPrChange>
      </w:pPr>
      <w:del w:id="275" w:author="Billy Mitchell" w:date="2024-11-05T19:10:00Z" w16du:dateUtc="2024-11-06T00:10:00Z">
        <w:r w:rsidRPr="006E54B4" w:rsidDel="00E82062">
          <w:rPr>
            <w:rPrChange w:id="276"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277" w:author="Chelsea Helion" w:date="2024-10-23T10:53:00Z">
            <w:rPr>
              <w:rFonts w:ascii="Aptos" w:hAnsi="Aptos"/>
              <w:b/>
              <w:bCs/>
            </w:rPr>
          </w:rPrChange>
        </w:rPr>
        <w:pPrChange w:id="278"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79"/>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79"/>
      <w:r w:rsidR="00E75ABA">
        <w:rPr>
          <w:rStyle w:val="CommentReference"/>
        </w:rPr>
        <w:commentReference w:id="279"/>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similar to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0"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1"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2"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3" w:author="Billy Mitchell" w:date="2024-11-05T19:11:00Z" w16du:dateUtc="2024-11-06T00:11:00Z"/>
          <w:bCs/>
        </w:rPr>
      </w:pPr>
      <w:del w:id="284"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85"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116037CA"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86"/>
      <w:r w:rsidRPr="00E5335E">
        <w:t xml:space="preserve">greater magnitude </w:t>
      </w:r>
      <w:commentRangeEnd w:id="286"/>
      <w:r w:rsidR="00FE49C0">
        <w:rPr>
          <w:rStyle w:val="CommentReference"/>
        </w:rPr>
        <w:commentReference w:id="286"/>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DF2BA1">
        <w:instrText xml:space="preserve"> ADDIN ZOTERO_ITEM CSL_CITATION {"citationID":"Em62Ysuq","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mPFC, IPL), under the Schaefer-Kong functional parcellation schema</w:t>
      </w:r>
      <w:ins w:id="287" w:author="Billy Mitchell" w:date="2024-11-05T18:42:00Z" w16du:dateUtc="2024-11-05T23:42:00Z">
        <w:r w:rsidR="00125F01">
          <w:t xml:space="preserve"> </w:t>
        </w:r>
      </w:ins>
      <w:del w:id="288" w:author="Billy Mitchell" w:date="2024-11-05T18:41:00Z" w16du:dateUtc="2024-11-05T23:41:00Z">
        <w:r w:rsidRPr="006E54B4" w:rsidDel="00125F01">
          <w:rPr>
            <w:rPrChange w:id="289" w:author="Chelsea Helion" w:date="2024-10-23T10:53:00Z">
              <w:rPr>
                <w:rFonts w:ascii="Aptos" w:hAnsi="Aptos"/>
              </w:rPr>
            </w:rPrChange>
          </w:rPr>
          <w:delText xml:space="preserve"> </w:delText>
        </w:r>
      </w:del>
      <w:r w:rsidR="00125F01">
        <w:fldChar w:fldCharType="begin"/>
      </w:r>
      <w:r w:rsidR="00DF2BA1">
        <w:instrText xml:space="preserve"> ADDIN ZOTERO_ITEM CSL_CITATION {"citationID":"5siKOWMb","properties":{"formattedCitation":"\\super 46\\nosupersub{}","plainCitation":"46","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290" w:author="Billy Mitchell" w:date="2024-11-05T18:41:00Z" w16du:dateUtc="2024-11-05T23:41:00Z">
        <w:r w:rsidRPr="006E54B4" w:rsidDel="00125F01">
          <w:rPr>
            <w:rPrChange w:id="291" w:author="Chelsea Helion" w:date="2024-10-23T10:53:00Z">
              <w:rPr>
                <w:rFonts w:ascii="Aptos" w:hAnsi="Aptos"/>
              </w:rPr>
            </w:rPrChange>
          </w:rPr>
          <w:delText>(2022)</w:delText>
        </w:r>
      </w:del>
      <w:r w:rsidRPr="006E54B4">
        <w:rPr>
          <w:rPrChange w:id="292"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3" w:author="Chelsea Helion" w:date="2024-10-23T10:53:00Z">
            <w:rPr>
              <w:rFonts w:ascii="Aptos" w:hAnsi="Aptos"/>
              <w:b/>
              <w:bCs/>
            </w:rPr>
          </w:rPrChange>
        </w:rPr>
        <w:t>Figure 6</w:t>
      </w:r>
      <w:r w:rsidRPr="006E54B4">
        <w:rPr>
          <w:rPrChange w:id="294"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295" w:author="Chelsea Helion" w:date="2024-10-23T10:53:00Z">
            <w:rPr>
              <w:rFonts w:ascii="Aptos" w:hAnsi="Aptos"/>
            </w:rPr>
          </w:rPrChange>
        </w:rPr>
        <w:t>pCUN</w:t>
      </w:r>
      <w:proofErr w:type="spellEnd"/>
      <w:r w:rsidRPr="006E54B4">
        <w:rPr>
          <w:rPrChange w:id="296" w:author="Chelsea Helion" w:date="2024-10-23T10:53:00Z">
            <w:rPr>
              <w:rFonts w:ascii="Aptos" w:hAnsi="Aptos"/>
            </w:rPr>
          </w:rPrChange>
        </w:rPr>
        <w:t xml:space="preserve">, mPFC, IPL) than expressive watchers, even when </w:t>
      </w:r>
      <w:r w:rsidR="00405EA4" w:rsidRPr="006E54B4">
        <w:rPr>
          <w:rPrChange w:id="297" w:author="Chelsea Helion" w:date="2024-10-23T10:53:00Z">
            <w:rPr>
              <w:rFonts w:ascii="Aptos" w:hAnsi="Aptos"/>
            </w:rPr>
          </w:rPrChange>
        </w:rPr>
        <w:t xml:space="preserve">the latter were </w:t>
      </w:r>
      <w:r w:rsidRPr="006E54B4">
        <w:rPr>
          <w:rPrChange w:id="298" w:author="Chelsea Helion" w:date="2024-10-23T10:53:00Z">
            <w:rPr>
              <w:rFonts w:ascii="Aptos" w:hAnsi="Aptos"/>
            </w:rPr>
          </w:rPrChange>
        </w:rPr>
        <w:t xml:space="preserve">not </w:t>
      </w:r>
      <w:r w:rsidR="00405EA4" w:rsidRPr="006E54B4">
        <w:rPr>
          <w:rPrChange w:id="299" w:author="Chelsea Helion" w:date="2024-10-23T10:53:00Z">
            <w:rPr>
              <w:rFonts w:ascii="Aptos" w:hAnsi="Aptos"/>
            </w:rPr>
          </w:rPrChange>
        </w:rPr>
        <w:t xml:space="preserve">actively providing </w:t>
      </w:r>
      <w:r w:rsidRPr="006E54B4">
        <w:rPr>
          <w:rPrChange w:id="300" w:author="Chelsea Helion" w:date="2024-10-23T10:53:00Z">
            <w:rPr>
              <w:rFonts w:ascii="Aptos" w:hAnsi="Aptos"/>
            </w:rPr>
          </w:rPrChange>
        </w:rPr>
        <w:t>rating</w:t>
      </w:r>
      <w:r w:rsidR="00405EA4" w:rsidRPr="006E54B4">
        <w:rPr>
          <w:rPrChange w:id="301" w:author="Chelsea Helion" w:date="2024-10-23T10:53:00Z">
            <w:rPr>
              <w:rFonts w:ascii="Aptos" w:hAnsi="Aptos"/>
            </w:rPr>
          </w:rPrChange>
        </w:rPr>
        <w:t>s</w:t>
      </w:r>
      <w:r w:rsidRPr="006E54B4">
        <w:rPr>
          <w:rPrChange w:id="302"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303"/>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03"/>
      <w:r>
        <w:rPr>
          <w:rStyle w:val="CommentReference"/>
        </w:rPr>
        <w:commentReference w:id="303"/>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04" w:author="Billy Mitchell" w:date="2024-11-05T19:12:00Z" w16du:dateUtc="2024-11-06T00:12:00Z"/>
          <w:rPrChange w:id="305" w:author="Chelsea Helion" w:date="2024-10-23T10:53:00Z">
            <w:rPr>
              <w:del w:id="306" w:author="Billy Mitchell" w:date="2024-11-05T19:12:00Z" w16du:dateUtc="2024-11-06T00:12:00Z"/>
              <w:rFonts w:ascii="Aptos" w:hAnsi="Aptos"/>
            </w:rPr>
          </w:rPrChange>
        </w:rPr>
      </w:pPr>
      <w:ins w:id="307"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08" w:author="Billy Mitchell" w:date="2024-11-05T19:11:00Z" w16du:dateUtc="2024-11-06T00:11:00Z"/>
          <w:rPrChange w:id="309" w:author="Chelsea Helion" w:date="2024-10-23T10:53:00Z">
            <w:rPr>
              <w:del w:id="310" w:author="Billy Mitchell" w:date="2024-11-05T19:11:00Z" w16du:dateUtc="2024-11-06T00:11:00Z"/>
              <w:rFonts w:ascii="Aptos" w:hAnsi="Aptos"/>
            </w:rPr>
          </w:rPrChange>
        </w:rPr>
      </w:pPr>
      <w:del w:id="311"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12" w:author="Billy Mitchell" w:date="2024-11-05T19:11:00Z" w16du:dateUtc="2024-11-06T00:11:00Z"/>
          <w:rPrChange w:id="313" w:author="Chelsea Helion" w:date="2024-10-23T10:53:00Z">
            <w:rPr>
              <w:del w:id="314"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15" w:author="Billy Mitchell" w:date="2024-11-05T19:11:00Z" w16du:dateUtc="2024-11-06T00:11:00Z"/>
          <w:rPrChange w:id="316" w:author="Chelsea Helion" w:date="2024-10-23T10:53:00Z">
            <w:rPr>
              <w:del w:id="317" w:author="Billy Mitchell" w:date="2024-11-05T19:11:00Z" w16du:dateUtc="2024-11-06T00:11:00Z"/>
              <w:rFonts w:ascii="Aptos" w:hAnsi="Aptos"/>
            </w:rPr>
          </w:rPrChange>
        </w:rPr>
      </w:pPr>
      <w:del w:id="318" w:author="Billy Mitchell" w:date="2024-11-05T19:11:00Z" w16du:dateUtc="2024-11-06T00:11:00Z">
        <w:r w:rsidRPr="006E54B4" w:rsidDel="00E82062">
          <w:rPr>
            <w:rPrChange w:id="319"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0"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1" w:author="Billy Mitchell" w:date="2024-11-05T19:12:00Z" w16du:dateUtc="2024-11-06T00:12:00Z"/>
          <w:b/>
          <w:rPrChange w:id="322" w:author="Chelsea Helion" w:date="2024-10-23T10:53:00Z">
            <w:rPr>
              <w:del w:id="323" w:author="Billy Mitchell" w:date="2024-11-05T19:12:00Z" w16du:dateUtc="2024-11-06T00:12:00Z"/>
              <w:rFonts w:ascii="Aptos" w:hAnsi="Aptos"/>
              <w:b/>
            </w:rPr>
          </w:rPrChange>
        </w:rPr>
        <w:pPrChange w:id="324"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25" w:author="Billy Mitchell" w:date="2024-11-05T19:12:00Z" w16du:dateUtc="2024-11-06T00:12:00Z"/>
          <w:b/>
          <w:rPrChange w:id="326" w:author="Chelsea Helion" w:date="2024-10-23T10:53:00Z">
            <w:rPr>
              <w:del w:id="327" w:author="Billy Mitchell" w:date="2024-11-05T19:12:00Z" w16du:dateUtc="2024-11-06T00:12:00Z"/>
              <w:rFonts w:ascii="Aptos" w:hAnsi="Aptos"/>
              <w:b/>
            </w:rPr>
          </w:rPrChange>
        </w:rPr>
        <w:pPrChange w:id="328"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29" w:author="Billy Mitchell" w:date="2024-11-05T19:12:00Z" w16du:dateUtc="2024-11-06T00:12:00Z"/>
          <w:b/>
          <w:rPrChange w:id="330" w:author="Chelsea Helion" w:date="2024-10-23T10:53:00Z">
            <w:rPr>
              <w:del w:id="331" w:author="Billy Mitchell" w:date="2024-11-05T19:12:00Z" w16du:dateUtc="2024-11-06T00:12:00Z"/>
              <w:rFonts w:ascii="Aptos" w:hAnsi="Aptos"/>
              <w:b/>
            </w:rPr>
          </w:rPrChange>
        </w:rPr>
        <w:pPrChange w:id="332"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33" w:author="Billy Mitchell" w:date="2024-11-05T19:12:00Z" w16du:dateUtc="2024-11-06T00:12:00Z"/>
          <w:b/>
          <w:rPrChange w:id="334" w:author="Chelsea Helion" w:date="2024-10-23T10:53:00Z">
            <w:rPr>
              <w:del w:id="335" w:author="Billy Mitchell" w:date="2024-11-05T19:12:00Z" w16du:dateUtc="2024-11-06T00:12:00Z"/>
              <w:rFonts w:ascii="Aptos" w:hAnsi="Aptos"/>
              <w:b/>
            </w:rPr>
          </w:rPrChange>
        </w:rPr>
        <w:pPrChange w:id="336"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37" w:author="Billy Mitchell" w:date="2024-11-05T19:12:00Z" w16du:dateUtc="2024-11-06T00:12:00Z"/>
          <w:b/>
          <w:rPrChange w:id="338" w:author="Chelsea Helion" w:date="2024-10-23T10:53:00Z">
            <w:rPr>
              <w:del w:id="339" w:author="Billy Mitchell" w:date="2024-11-05T19:12:00Z" w16du:dateUtc="2024-11-06T00:12:00Z"/>
              <w:rFonts w:ascii="Aptos" w:hAnsi="Aptos"/>
              <w:b/>
            </w:rPr>
          </w:rPrChange>
        </w:rPr>
        <w:pPrChange w:id="340"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1" w:author="Billy Mitchell" w:date="2024-11-05T19:12:00Z" w16du:dateUtc="2024-11-06T00:12:00Z"/>
          <w:b/>
          <w:rPrChange w:id="342" w:author="Chelsea Helion" w:date="2024-10-23T10:53:00Z">
            <w:rPr>
              <w:del w:id="343" w:author="Billy Mitchell" w:date="2024-11-05T19:12:00Z" w16du:dateUtc="2024-11-06T00:12:00Z"/>
              <w:rFonts w:ascii="Aptos" w:hAnsi="Aptos"/>
              <w:b/>
            </w:rPr>
          </w:rPrChange>
        </w:rPr>
        <w:pPrChange w:id="344"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45" w:author="Billy Mitchell" w:date="2024-11-05T19:12:00Z" w16du:dateUtc="2024-11-06T00:12:00Z"/>
          <w:b/>
          <w:rPrChange w:id="346" w:author="Chelsea Helion" w:date="2024-10-23T10:53:00Z">
            <w:rPr>
              <w:del w:id="347" w:author="Billy Mitchell" w:date="2024-11-05T19:12:00Z" w16du:dateUtc="2024-11-06T00:12:00Z"/>
              <w:rFonts w:ascii="Aptos" w:hAnsi="Aptos"/>
              <w:b/>
            </w:rPr>
          </w:rPrChange>
        </w:rPr>
        <w:pPrChange w:id="348"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49" w:author="Billy Mitchell" w:date="2024-11-05T19:12:00Z" w16du:dateUtc="2024-11-06T00:12:00Z"/>
          <w:b/>
          <w:rPrChange w:id="350" w:author="Chelsea Helion" w:date="2024-10-23T10:53:00Z">
            <w:rPr>
              <w:del w:id="351" w:author="Billy Mitchell" w:date="2024-11-05T19:12:00Z" w16du:dateUtc="2024-11-06T00:12:00Z"/>
              <w:rFonts w:ascii="Aptos" w:hAnsi="Aptos"/>
              <w:b/>
            </w:rPr>
          </w:rPrChange>
        </w:rPr>
        <w:pPrChange w:id="352"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53" w:author="Billy Mitchell" w:date="2024-11-05T19:12:00Z" w16du:dateUtc="2024-11-06T00:12:00Z"/>
          <w:b/>
          <w:rPrChange w:id="354" w:author="Chelsea Helion" w:date="2024-10-23T10:53:00Z">
            <w:rPr>
              <w:del w:id="355" w:author="Billy Mitchell" w:date="2024-11-05T19:12:00Z" w16du:dateUtc="2024-11-06T00:12:00Z"/>
              <w:rFonts w:ascii="Aptos" w:hAnsi="Aptos"/>
              <w:b/>
            </w:rPr>
          </w:rPrChange>
        </w:rPr>
        <w:pPrChange w:id="356"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57" w:author="Billy Mitchell" w:date="2024-11-05T19:12:00Z" w16du:dateUtc="2024-11-06T00:12:00Z"/>
          <w:b/>
          <w:rPrChange w:id="358" w:author="Chelsea Helion" w:date="2024-10-23T10:53:00Z">
            <w:rPr>
              <w:del w:id="359" w:author="Billy Mitchell" w:date="2024-11-05T19:12:00Z" w16du:dateUtc="2024-11-06T00:12:00Z"/>
              <w:rFonts w:ascii="Aptos" w:hAnsi="Aptos"/>
              <w:b/>
            </w:rPr>
          </w:rPrChange>
        </w:rPr>
        <w:pPrChange w:id="360"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1" w:author="Billy Mitchell" w:date="2024-11-05T19:12:00Z" w16du:dateUtc="2024-11-06T00:12:00Z"/>
          <w:bCs/>
          <w:noProof/>
          <w:rPrChange w:id="362" w:author="Chelsea Helion" w:date="2024-10-23T10:53:00Z">
            <w:rPr>
              <w:del w:id="363"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64" w:author="Billy Mitchell" w:date="2024-11-05T19:11:00Z" w16du:dateUtc="2024-11-06T00:11:00Z"/>
          <w:bCs/>
        </w:rPr>
      </w:pPr>
      <w:moveFromRangeStart w:id="365" w:author="Billy Mitchell" w:date="2024-11-05T19:11:00Z" w:name="move181726332"/>
      <w:moveFrom w:id="366"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65"/>
    <w:p w14:paraId="48802B97" w14:textId="5C5964EF" w:rsidR="00A77E81" w:rsidRPr="00E5335E" w:rsidDel="00E82062" w:rsidRDefault="00A77E81">
      <w:pPr>
        <w:spacing w:line="240" w:lineRule="auto"/>
        <w:jc w:val="both"/>
        <w:rPr>
          <w:del w:id="367" w:author="Billy Mitchell" w:date="2024-11-05T19:12:00Z" w16du:dateUtc="2024-11-06T00:12:00Z"/>
          <w:b/>
        </w:rPr>
        <w:pPrChange w:id="368"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69"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0" w:author="Billy Mitchell" w:date="2024-11-05T22:49:00Z" w16du:dateUtc="2024-11-06T03:49:00Z"/>
          <w:b/>
          <w:bCs/>
        </w:rPr>
      </w:pPr>
      <w:bookmarkStart w:id="371" w:name="_ff7ui3r811kl" w:colFirst="0" w:colLast="0"/>
      <w:bookmarkEnd w:id="371"/>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145CBFEE" w:rsidR="00DE3855" w:rsidRPr="00FE49C0" w:rsidRDefault="00DE3855" w:rsidP="00DE3855">
      <w:pPr>
        <w:spacing w:line="240" w:lineRule="auto"/>
        <w:ind w:firstLine="720"/>
        <w:jc w:val="both"/>
        <w:rPr>
          <w:rFonts w:eastAsia="Times New Roman"/>
          <w:color w:val="000000"/>
          <w:lang w:val="en-US"/>
        </w:rPr>
      </w:pPr>
      <w:commentRangeStart w:id="372"/>
      <w:r w:rsidRPr="00FE49C0">
        <w:t xml:space="preserve">The present study aimed to characterize how neural activity differed while continuously rating or not rating a video stimulus under otherwise identical instructional conditions and focal topics. </w:t>
      </w:r>
      <w:commentRangeEnd w:id="372"/>
      <w:r w:rsidR="00297C72">
        <w:rPr>
          <w:rStyle w:val="CommentReference"/>
        </w:rPr>
        <w:commentReference w:id="372"/>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73"/>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73"/>
      <w:r w:rsidR="00297C72">
        <w:rPr>
          <w:rStyle w:val="CommentReference"/>
        </w:rPr>
        <w:commentReference w:id="373"/>
      </w:r>
      <w:r w:rsidRPr="00FE49C0">
        <w:t xml:space="preserve">In doing so, this study extends </w:t>
      </w:r>
      <w:r w:rsidR="00297C72">
        <w:t xml:space="preserve">prior </w:t>
      </w:r>
      <w:r w:rsidRPr="00FE49C0">
        <w:t>results</w:t>
      </w:r>
      <w:r w:rsidR="00297C72">
        <w:t xml:space="preserve"> examining studies that exclusively examined passive viewing </w:t>
      </w:r>
      <w:r w:rsidR="00297C72" w:rsidRPr="00DE3DC3">
        <w:rPr>
          <w:highlight w:val="yellow"/>
          <w:rPrChange w:id="374" w:author="Billy Mitchell" w:date="2024-11-06T01:44:00Z" w16du:dateUtc="2024-11-06T06:44:00Z">
            <w:rPr/>
          </w:rPrChange>
        </w:rPr>
        <w:t>(cites)</w:t>
      </w:r>
      <w:r w:rsidR="00297C72">
        <w:t xml:space="preserve">, or contrasted passive and expressive viewing without maintaining goal </w:t>
      </w:r>
      <w:proofErr w:type="spellStart"/>
      <w:r w:rsidR="00297C72">
        <w:t>congurency</w:t>
      </w:r>
      <w:proofErr w:type="spellEnd"/>
      <w:r w:rsidR="00297C72">
        <w:t xml:space="preserve"> </w:t>
      </w:r>
      <w:r w:rsidR="00297C72" w:rsidRPr="00DE3DC3">
        <w:rPr>
          <w:highlight w:val="yellow"/>
          <w:rPrChange w:id="375" w:author="Billy Mitchell" w:date="2024-11-06T01:44:00Z" w16du:dateUtc="2024-11-06T06:44:00Z">
            <w:rPr/>
          </w:rPrChange>
        </w:rPr>
        <w:t>(Hutcherson cite)</w:t>
      </w:r>
      <w:r w:rsidR="00297C72">
        <w:t xml:space="preserve">. </w:t>
      </w:r>
      <w:commentRangeStart w:id="376"/>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77"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78"/>
      <w:r w:rsidRPr="00FE49C0">
        <w:rPr>
          <w:rFonts w:eastAsia="Times New Roman"/>
          <w:color w:val="000000"/>
          <w:lang w:val="en-US"/>
        </w:rPr>
        <w:t xml:space="preserve">ACC, AI, IPS SPL, STG, Occ, TPJ and FFG </w:t>
      </w:r>
      <w:commentRangeEnd w:id="378"/>
      <w:r w:rsidR="00297C72">
        <w:rPr>
          <w:rStyle w:val="CommentReference"/>
        </w:rPr>
        <w:commentReference w:id="378"/>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79"/>
      <w:proofErr w:type="spellStart"/>
      <w:r w:rsidRPr="00FE49C0">
        <w:rPr>
          <w:rFonts w:eastAsia="Times New Roman"/>
          <w:color w:val="000000"/>
          <w:lang w:val="en-US"/>
        </w:rPr>
        <w:t>pCUN</w:t>
      </w:r>
      <w:proofErr w:type="spellEnd"/>
      <w:r w:rsidRPr="00FE49C0">
        <w:rPr>
          <w:rFonts w:eastAsia="Times New Roman"/>
          <w:color w:val="000000"/>
          <w:lang w:val="en-US"/>
        </w:rPr>
        <w:t>, IPL, and mPFC</w:t>
      </w:r>
      <w:commentRangeEnd w:id="379"/>
      <w:r w:rsidR="00297C72">
        <w:rPr>
          <w:rStyle w:val="CommentReference"/>
        </w:rPr>
        <w:commentReference w:id="379"/>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0"/>
      <w:r w:rsidRPr="00FE49C0">
        <w:rPr>
          <w:rFonts w:eastAsia="Times New Roman"/>
          <w:color w:val="000000"/>
          <w:lang w:val="en-US"/>
        </w:rPr>
        <w:t>IPS, SPL, Occ, and FFG</w:t>
      </w:r>
      <w:commentRangeEnd w:id="380"/>
      <w:r w:rsidR="00A41260">
        <w:rPr>
          <w:rStyle w:val="CommentReference"/>
        </w:rPr>
        <w:commentReference w:id="380"/>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81"/>
      <w:r w:rsidRPr="00FE49C0">
        <w:rPr>
          <w:rFonts w:eastAsia="Times New Roman"/>
          <w:color w:val="000000"/>
          <w:lang w:val="en-US"/>
        </w:rPr>
        <w:t xml:space="preserve">two conditions </w:t>
      </w:r>
      <w:commentRangeEnd w:id="381"/>
      <w:r w:rsidR="00297C72">
        <w:rPr>
          <w:rStyle w:val="CommentReference"/>
        </w:rPr>
        <w:commentReference w:id="381"/>
      </w:r>
      <w:r w:rsidRPr="00FE49C0">
        <w:rPr>
          <w:rFonts w:eastAsia="Times New Roman"/>
          <w:color w:val="000000"/>
          <w:lang w:val="en-US"/>
        </w:rPr>
        <w:t xml:space="preserve">in activation of the ACC, AI, or STG. Additionally, we found that </w:t>
      </w:r>
      <w:commentRangeStart w:id="382"/>
      <w:r w:rsidRPr="00FE49C0">
        <w:rPr>
          <w:rFonts w:eastAsia="Times New Roman"/>
          <w:color w:val="000000"/>
          <w:lang w:val="en-US"/>
        </w:rPr>
        <w:t xml:space="preserve">non-rating </w:t>
      </w:r>
      <w:commentRangeEnd w:id="382"/>
      <w:r w:rsidR="00297C72">
        <w:rPr>
          <w:rStyle w:val="CommentReference"/>
        </w:rPr>
        <w:commentReference w:id="382"/>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376"/>
      <w:r w:rsidR="00A41260">
        <w:rPr>
          <w:rStyle w:val="CommentReference"/>
        </w:rPr>
        <w:commentReference w:id="376"/>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83"/>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83"/>
      <w:r w:rsidR="00F21D6A">
        <w:rPr>
          <w:rStyle w:val="CommentReference"/>
        </w:rPr>
        <w:commentReference w:id="383"/>
      </w:r>
    </w:p>
    <w:p w14:paraId="6BE2844C" w14:textId="4377FD74"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DF2BA1">
        <w:rPr>
          <w:bCs/>
        </w:rPr>
        <w:instrText xml:space="preserve"> ADDIN ZOTERO_ITEM CSL_CITATION {"citationID":"jZeg5cse","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84"/>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84"/>
      <w:r w:rsidR="007C01F4">
        <w:rPr>
          <w:rStyle w:val="CommentReference"/>
        </w:rPr>
        <w:commentReference w:id="384"/>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0FB9274B"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DF2BA1">
        <w:rPr>
          <w:bCs/>
        </w:rPr>
        <w:instrText xml:space="preserve"> ADDIN ZOTERO_ITEM CSL_CITATION {"citationID":"SH97KzVp","properties":{"formattedCitation":"\\super 48,49\\nosupersub{}","plainCitation":"48,49","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85"/>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85"/>
      <w:r w:rsidR="003F1AFF">
        <w:rPr>
          <w:rStyle w:val="CommentReference"/>
        </w:rPr>
        <w:commentReference w:id="385"/>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DF2BA1">
        <w:rPr>
          <w:bCs/>
        </w:rPr>
        <w:instrText xml:space="preserve"> ADDIN ZOTERO_ITEM CSL_CITATION {"citationID":"StiEtIGC","properties":{"formattedCitation":"\\super 22\\nosupersub{}","plainCitation":"22","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DF2BA1">
        <w:rPr>
          <w:bCs/>
        </w:rPr>
        <w:instrText xml:space="preserve"> ADDIN ZOTERO_ITEM CSL_CITATION {"citationID":"rjNqfnm2","properties":{"formattedCitation":"\\super 50\\uc0\\u8211{}52\\nosupersub{}","plainCitation":"50–52","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20EF6F31" w:rsidR="00DE0869" w:rsidRPr="00F91824" w:rsidRDefault="004C0767" w:rsidP="008D4759">
      <w:pPr>
        <w:spacing w:line="240" w:lineRule="auto"/>
        <w:ind w:firstLine="720"/>
        <w:jc w:val="both"/>
        <w:rPr>
          <w:bCs/>
        </w:rPr>
      </w:pPr>
      <w:r w:rsidRPr="00F91824">
        <w:rPr>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correlated with increased dACC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DF2BA1">
        <w:rPr>
          <w:bCs/>
        </w:rPr>
        <w:instrText xml:space="preserve"> ADDIN ZOTERO_ITEM CSL_CITATION {"citationID":"e6yXAfm5","properties":{"formattedCitation":"\\super 53\\nosupersub{}","plainCitation":"53","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DF2BA1">
        <w:rPr>
          <w:bCs/>
        </w:rPr>
        <w:instrText xml:space="preserve"> ADDIN ZOTERO_ITEM CSL_CITATION {"citationID":"jq4P1KRL","properties":{"formattedCitation":"\\super 20\\nosupersub{}","plainCitation":"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86"/>
      <w:r w:rsidRPr="00F91824">
        <w:rPr>
          <w:bCs/>
        </w:rPr>
        <w:t xml:space="preserve">If altered neural activity in a specific region is a substantial concern when using this approach, it may be possible to regress out rating-related activation during pre-processing using a study design similar to what we had used here (i.e., contrasting a rating and non-rating group to the same stimulus). </w:t>
      </w:r>
      <w:commentRangeEnd w:id="386"/>
      <w:r w:rsidR="00EC6475">
        <w:rPr>
          <w:rStyle w:val="CommentReference"/>
        </w:rPr>
        <w:commentReference w:id="386"/>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02E135DA"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in light of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87"/>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DF2BA1">
        <w:instrText xml:space="preserve"> ADDIN ZOTERO_ITEM CSL_CITATION {"citationID":"utpBOYuT","properties":{"formattedCitation":"\\super 54\\nosupersub{}","plainCitation":"54","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387"/>
      <w:r w:rsidR="00EC6475">
        <w:rPr>
          <w:rStyle w:val="CommentReference"/>
        </w:rPr>
        <w:commentReference w:id="387"/>
      </w:r>
      <w:r w:rsidRPr="00F91824">
        <w:t>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button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DF2BA1">
        <w:instrText xml:space="preserve"> ADDIN ZOTERO_ITEM CSL_CITATION {"citationID":"nhp1KRO2","properties":{"formattedCitation":"\\super 55\\nosupersub{}","plainCitation":"55","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3E061172"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DF2BA1">
        <w:instrText xml:space="preserve"> ADDIN ZOTERO_ITEM CSL_CITATION {"citationID":"gxY5bTYf","properties":{"formattedCitation":"\\super 56\\nosupersub{}","plainCitation":"56","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DF2BA1">
        <w:instrText xml:space="preserve"> ADDIN ZOTERO_ITEM CSL_CITATION {"citationID":"AZP4FI9E","properties":{"formattedCitation":"\\super 57\\nosupersub{}","plainCitation":"57","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DF2BA1">
        <w:instrText xml:space="preserve"> ADDIN ZOTERO_ITEM CSL_CITATION {"citationID":"48VGx9Ti","properties":{"formattedCitation":"\\super 16,58\\uc0\\u8211{}60\\nosupersub{}","plainCitation":"16,58–60","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demand but which is not expressive </w:t>
      </w:r>
      <w:r w:rsidR="00EC6475">
        <w:t>viewing</w:t>
      </w:r>
      <w:r w:rsidRPr="00F91824">
        <w:t>, limits our ability to isolate neural correlates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designs, including varying mediums (e.g., video, audio, text), genres (e.g., comedies, dramas, documentaries), emotional tones (e.g., happy, sad, suspenseful), and narrative complexity, as continuous online ratings may prove to be more or less obtrusive depending upon these factors. Collecting continuous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3211AFB8"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DF2BA1">
        <w:instrText xml:space="preserve"> ADDIN ZOTERO_ITEM CSL_CITATION {"citationID":"Mt215vKh","properties":{"formattedCitation":"\\super 10\\nosupersub{}","plainCitation":"10","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DF2BA1">
        <w:instrText xml:space="preserve"> ADDIN ZOTERO_ITEM CSL_CITATION {"citationID":"KGxN8zJW","properties":{"formattedCitation":"\\super 33\\nosupersub{}","plainCitation":"3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hom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F91824" w:rsidDel="00B53FEE" w:rsidRDefault="00FE3980">
      <w:pPr>
        <w:rPr>
          <w:del w:id="388" w:author="Billy Mitchell" w:date="2024-11-05T22:50:00Z" w16du:dateUtc="2024-11-06T03:50:00Z"/>
          <w:b/>
        </w:rPr>
      </w:pPr>
      <w:r w:rsidRPr="00F91824">
        <w:rPr>
          <w:b/>
        </w:rPr>
        <w:br w:type="page"/>
      </w:r>
    </w:p>
    <w:p w14:paraId="0F9982F7" w14:textId="17D07C77" w:rsidR="00DE0869" w:rsidRPr="00F91824" w:rsidRDefault="00000000">
      <w:pPr>
        <w:rPr>
          <w:b/>
        </w:rPr>
        <w:pPrChange w:id="389"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did demonstrate differential activation as a consequence of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0" w:name="_3m71kq8syq2c" w:colFirst="0" w:colLast="0"/>
      <w:bookmarkEnd w:id="390"/>
    </w:p>
    <w:p w14:paraId="119EA104" w14:textId="54F3B8F5" w:rsidR="009623C0" w:rsidRPr="002947A3" w:rsidRDefault="009623C0">
      <w:pPr>
        <w:pStyle w:val="Heading2"/>
        <w:spacing w:before="0" w:after="0" w:line="240" w:lineRule="auto"/>
        <w:jc w:val="both"/>
        <w:rPr>
          <w:b/>
          <w:bCs/>
          <w:sz w:val="22"/>
          <w:szCs w:val="22"/>
        </w:rPr>
        <w:pPrChange w:id="391" w:author="Chelsea Helion" w:date="2024-10-25T12:15:00Z">
          <w:pPr>
            <w:pStyle w:val="Heading2"/>
            <w:spacing w:before="0" w:after="0" w:line="240" w:lineRule="auto"/>
            <w:ind w:firstLine="720"/>
            <w:jc w:val="both"/>
          </w:pPr>
        </w:pPrChange>
      </w:pPr>
      <w:del w:id="392" w:author="Billy Mitchell" w:date="2024-10-30T09:47:00Z" w16du:dateUtc="2024-10-30T13:47:00Z">
        <w:r w:rsidRPr="002947A3" w:rsidDel="00A565EC">
          <w:rPr>
            <w:b/>
            <w:bCs/>
            <w:sz w:val="22"/>
            <w:szCs w:val="22"/>
          </w:rPr>
          <w:delText>Methods</w:delText>
        </w:r>
      </w:del>
      <w:ins w:id="393"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394"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left handed and all others were right handed.</w:t>
      </w:r>
      <w:ins w:id="395" w:author="Billy Mitchell" w:date="2024-11-06T01:15:00Z" w16du:dateUtc="2024-11-06T06:15:00Z">
        <w:r w:rsidR="00F26708">
          <w:t xml:space="preserve"> </w:t>
        </w:r>
      </w:ins>
      <w:del w:id="396"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77777777" w:rsidR="00704746" w:rsidRDefault="009623C0" w:rsidP="009623C0">
      <w:pPr>
        <w:spacing w:line="240" w:lineRule="auto"/>
        <w:jc w:val="both"/>
        <w:rPr>
          <w:ins w:id="397"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DF2BA1">
        <w:instrText xml:space="preserve"> ADDIN ZOTERO_ITEM CSL_CITATION {"citationID":"hkUpRriG","properties":{"formattedCitation":"\\super 61\\nosupersub{}","plainCitation":"61","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horizontally-positioned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t>
      </w:r>
      <w:del w:id="398" w:author="Billy Mitchell" w:date="2024-11-06T08:38:00Z" w16du:dateUtc="2024-11-06T13:38:00Z">
        <w:r w:rsidRPr="002947A3" w:rsidDel="00775A24">
          <w:delText xml:space="preserve">while still in the scanner, </w:delText>
        </w:r>
      </w:del>
      <w:r w:rsidRPr="002947A3">
        <w:t xml:space="preserve">participants completed </w:t>
      </w:r>
      <w:del w:id="399" w:author="Billy Mitchell" w:date="2024-11-06T08:38:00Z" w16du:dateUtc="2024-11-06T13:38:00Z">
        <w:r w:rsidRPr="002947A3" w:rsidDel="00775A24">
          <w:delText xml:space="preserve">two </w:delText>
        </w:r>
      </w:del>
      <w:ins w:id="400" w:author="Billy Mitchell" w:date="2024-11-06T08:38:00Z" w16du:dateUtc="2024-11-06T13:38:00Z">
        <w:r w:rsidR="00775A24">
          <w:t>an</w:t>
        </w:r>
        <w:r w:rsidR="00775A24" w:rsidRPr="002947A3">
          <w:t xml:space="preserve"> </w:t>
        </w:r>
      </w:ins>
      <w:r w:rsidRPr="002947A3">
        <w:t>additional functional run</w:t>
      </w:r>
      <w:del w:id="401"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02" w:author="Billy Mitchell" w:date="2024-11-06T08:41:00Z" w16du:dateUtc="2024-11-06T13:41:00Z">
        <w:r w:rsidRPr="002947A3" w:rsidDel="00775A24">
          <w:delText xml:space="preserve"> and the second was a free recall task for the contents of the episode</w:delText>
        </w:r>
      </w:del>
      <w:r w:rsidRPr="002947A3">
        <w:t>. Th</w:t>
      </w:r>
      <w:del w:id="403" w:author="Billy Mitchell" w:date="2024-11-06T08:41:00Z" w16du:dateUtc="2024-11-06T13:41:00Z">
        <w:r w:rsidRPr="002947A3" w:rsidDel="00775A24">
          <w:delText>os</w:delText>
        </w:r>
      </w:del>
      <w:r w:rsidRPr="002947A3">
        <w:t xml:space="preserve">e </w:t>
      </w:r>
      <w:ins w:id="404" w:author="Billy Mitchell" w:date="2024-11-06T08:41:00Z" w16du:dateUtc="2024-11-06T13:41:00Z">
        <w:r w:rsidR="00775A24">
          <w:t xml:space="preserve">purpose </w:t>
        </w:r>
      </w:ins>
      <w:del w:id="405" w:author="Billy Mitchell" w:date="2024-11-06T08:41:00Z" w16du:dateUtc="2024-11-06T13:41:00Z">
        <w:r w:rsidRPr="002947A3" w:rsidDel="00775A24">
          <w:delText xml:space="preserve">goal </w:delText>
        </w:r>
      </w:del>
      <w:r w:rsidRPr="002947A3">
        <w:t>of th</w:t>
      </w:r>
      <w:ins w:id="406" w:author="Billy Mitchell" w:date="2024-11-06T08:41:00Z" w16du:dateUtc="2024-11-06T13:41:00Z">
        <w:r w:rsidR="00775A24">
          <w:t>is</w:t>
        </w:r>
      </w:ins>
      <w:del w:id="407" w:author="Billy Mitchell" w:date="2024-11-06T08:41:00Z" w16du:dateUtc="2024-11-06T13:41:00Z">
        <w:r w:rsidDel="00775A24">
          <w:delText>e</w:delText>
        </w:r>
      </w:del>
      <w:del w:id="408" w:author="Billy Mitchell" w:date="2024-11-06T08:42:00Z" w16du:dateUtc="2024-11-06T13:42:00Z">
        <w:r w:rsidDel="00775A24">
          <w:delText xml:space="preserve"> first</w:delText>
        </w:r>
      </w:del>
      <w:r w:rsidRPr="002947A3">
        <w:t xml:space="preserve"> task</w:t>
      </w:r>
      <w:r>
        <w:t xml:space="preserve"> </w:t>
      </w:r>
      <w:ins w:id="409" w:author="Billy Mitchell" w:date="2024-11-06T08:42:00Z" w16du:dateUtc="2024-11-06T13:42:00Z">
        <w:r w:rsidR="00775A24">
          <w:t xml:space="preserve">is beyond </w:t>
        </w:r>
      </w:ins>
      <w:del w:id="410"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11" w:author="Billy Mitchell" w:date="2024-11-06T08:42:00Z" w16du:dateUtc="2024-11-06T13:42:00Z">
        <w:r w:rsidR="00775A24">
          <w:t xml:space="preserve">this manuscript, but </w:t>
        </w:r>
      </w:ins>
      <w:del w:id="412"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30C60F16" w:rsidR="009623C0" w:rsidRDefault="00704746" w:rsidP="009623C0">
      <w:pPr>
        <w:spacing w:line="240" w:lineRule="auto"/>
        <w:jc w:val="both"/>
      </w:pPr>
      <w:ins w:id="413" w:author="Billy Mitchell" w:date="2024-11-06T08:44:00Z" w16du:dateUtc="2024-11-06T13:44:00Z">
        <w:r>
          <w:tab/>
          <w:t>Following rating tasks, subjects completed a surprise free rec</w:t>
        </w:r>
      </w:ins>
      <w:ins w:id="414" w:author="Billy Mitchell" w:date="2024-11-06T09:19:00Z" w16du:dateUtc="2024-11-06T14:19:00Z">
        <w:r w:rsidR="00A132A0">
          <w:t xml:space="preserve">all </w:t>
        </w:r>
      </w:ins>
      <w:ins w:id="415" w:author="Billy Mitchell" w:date="2024-11-06T08:44:00Z" w16du:dateUtc="2024-11-06T13:44:00Z">
        <w:r>
          <w:t xml:space="preserve">of the </w:t>
        </w:r>
      </w:ins>
      <w:ins w:id="416" w:author="Billy Mitchell" w:date="2024-11-06T09:15:00Z" w16du:dateUtc="2024-11-06T14:15:00Z">
        <w:r w:rsidR="00A132A0">
          <w:t xml:space="preserve">stimulus </w:t>
        </w:r>
        <w:r w:rsidR="00A132A0">
          <w:t>while undergoing fMRI</w:t>
        </w:r>
      </w:ins>
      <w:ins w:id="417" w:author="Billy Mitchell" w:date="2024-11-06T08:44:00Z" w16du:dateUtc="2024-11-06T13:44:00Z">
        <w:r>
          <w:t>.</w:t>
        </w:r>
      </w:ins>
      <w:ins w:id="418" w:author="Billy Mitchell" w:date="2024-11-06T09:19:00Z" w16du:dateUtc="2024-11-06T14:19:00Z">
        <w:r w:rsidR="00A132A0">
          <w:t xml:space="preserve"> </w:t>
        </w:r>
      </w:ins>
      <w:ins w:id="419" w:author="Billy Mitchell" w:date="2024-11-06T08:44:00Z" w16du:dateUtc="2024-11-06T13:44:00Z">
        <w:r>
          <w:t>Subjects were instructed to</w:t>
        </w:r>
      </w:ins>
      <w:ins w:id="420" w:author="Billy Mitchell" w:date="2024-11-06T08:45:00Z" w16du:dateUtc="2024-11-06T13:45:00Z">
        <w:r>
          <w:t xml:space="preserve"> describe everything that they can remember from the episode in as much detail as possible, even if</w:t>
        </w:r>
      </w:ins>
      <w:ins w:id="421" w:author="Billy Mitchell" w:date="2024-11-06T09:16:00Z" w16du:dateUtc="2024-11-06T14:16:00Z">
        <w:r w:rsidR="00A132A0">
          <w:t xml:space="preserve"> a detail might not seem important</w:t>
        </w:r>
      </w:ins>
      <w:ins w:id="422" w:author="Billy Mitchell" w:date="2024-11-06T08:46:00Z" w16du:dateUtc="2024-11-06T13:46:00Z">
        <w:r>
          <w:t>. They were instructed to recall events in chronological order, but to return to any details that they</w:t>
        </w:r>
      </w:ins>
      <w:ins w:id="423" w:author="Billy Mitchell" w:date="2024-11-06T09:16:00Z" w16du:dateUtc="2024-11-06T14:16:00Z">
        <w:r w:rsidR="00A132A0">
          <w:t xml:space="preserve"> later </w:t>
        </w:r>
      </w:ins>
      <w:ins w:id="424" w:author="Billy Mitchell" w:date="2024-11-06T08:46:00Z" w16du:dateUtc="2024-11-06T13:46:00Z">
        <w:r>
          <w:t xml:space="preserve">remember if they </w:t>
        </w:r>
      </w:ins>
      <w:ins w:id="425" w:author="Billy Mitchell" w:date="2024-11-06T08:59:00Z" w16du:dateUtc="2024-11-06T13:59:00Z">
        <w:r w:rsidR="00A24479">
          <w:t>were forgotten</w:t>
        </w:r>
      </w:ins>
      <w:ins w:id="426" w:author="Billy Mitchell" w:date="2024-11-06T08:46:00Z" w16du:dateUtc="2024-11-06T13:46:00Z">
        <w:r>
          <w:t>.</w:t>
        </w:r>
      </w:ins>
      <w:ins w:id="427" w:author="Billy Mitchell" w:date="2024-11-06T08:47:00Z" w16du:dateUtc="2024-11-06T13:47:00Z">
        <w:r>
          <w:t xml:space="preserve"> Lastly</w:t>
        </w:r>
      </w:ins>
      <w:ins w:id="428" w:author="Billy Mitchell" w:date="2024-11-06T08:59:00Z" w16du:dateUtc="2024-11-06T13:59:00Z">
        <w:r w:rsidR="00A24479">
          <w:t>, subjects</w:t>
        </w:r>
      </w:ins>
      <w:ins w:id="429" w:author="Billy Mitchell" w:date="2024-11-06T08:47:00Z" w16du:dateUtc="2024-11-06T13:47:00Z">
        <w:r>
          <w:t xml:space="preserve"> were instructed to </w:t>
        </w:r>
      </w:ins>
      <w:ins w:id="430" w:author="Billy Mitchell" w:date="2024-11-06T08:59:00Z" w16du:dateUtc="2024-11-06T13:59:00Z">
        <w:r w:rsidR="00A24479">
          <w:t>speak for</w:t>
        </w:r>
      </w:ins>
      <w:ins w:id="431" w:author="Billy Mitchell" w:date="2024-11-06T08:47:00Z" w16du:dateUtc="2024-11-06T13:47:00Z">
        <w:r>
          <w:t xml:space="preserve"> at least 10 mi</w:t>
        </w:r>
      </w:ins>
      <w:ins w:id="432" w:author="Billy Mitchell" w:date="2024-11-06T09:18:00Z" w16du:dateUtc="2024-11-06T14:18:00Z">
        <w:r w:rsidR="00A132A0">
          <w:t>nutes</w:t>
        </w:r>
      </w:ins>
      <w:ins w:id="433" w:author="Billy Mitchell" w:date="2024-11-06T08:59:00Z" w16du:dateUtc="2024-11-06T13:59:00Z">
        <w:r w:rsidR="00A24479">
          <w:t xml:space="preserve"> (self-timed), but </w:t>
        </w:r>
      </w:ins>
      <w:ins w:id="434" w:author="Billy Mitchell" w:date="2024-11-06T09:17:00Z" w16du:dateUtc="2024-11-06T14:17:00Z">
        <w:r w:rsidR="00A132A0">
          <w:t xml:space="preserve">that the recall </w:t>
        </w:r>
      </w:ins>
      <w:ins w:id="435" w:author="Billy Mitchell" w:date="2024-11-06T08:59:00Z" w16du:dateUtc="2024-11-06T13:59:00Z">
        <w:r w:rsidR="00A24479">
          <w:t xml:space="preserve">could </w:t>
        </w:r>
      </w:ins>
      <w:ins w:id="436" w:author="Billy Mitchell" w:date="2024-11-06T09:00:00Z" w16du:dateUtc="2024-11-06T14:00:00Z">
        <w:r w:rsidR="00A24479">
          <w:t xml:space="preserve">end </w:t>
        </w:r>
      </w:ins>
      <w:ins w:id="437" w:author="Billy Mitchell" w:date="2024-11-06T09:17:00Z" w16du:dateUtc="2024-11-06T14:17:00Z">
        <w:r w:rsidR="00A132A0">
          <w:t>whenever they choose</w:t>
        </w:r>
      </w:ins>
      <w:ins w:id="438" w:author="Billy Mitchell" w:date="2024-11-06T09:00:00Z" w16du:dateUtc="2024-11-06T14:00:00Z">
        <w:r w:rsidR="00A24479">
          <w:t xml:space="preserve">. The maximum possible recall </w:t>
        </w:r>
      </w:ins>
      <w:ins w:id="439" w:author="Billy Mitchell" w:date="2024-11-06T09:10:00Z" w16du:dateUtc="2024-11-06T14:10:00Z">
        <w:r w:rsidR="00A132A0">
          <w:t>duration</w:t>
        </w:r>
      </w:ins>
      <w:ins w:id="440" w:author="Billy Mitchell" w:date="2024-11-06T09:00:00Z" w16du:dateUtc="2024-11-06T14:00:00Z">
        <w:r w:rsidR="00A24479">
          <w:t xml:space="preserve"> was </w:t>
        </w:r>
      </w:ins>
      <w:ins w:id="441" w:author="Billy Mitchell" w:date="2024-11-06T09:10:00Z" w16du:dateUtc="2024-11-06T14:10:00Z">
        <w:r w:rsidR="00A132A0">
          <w:t xml:space="preserve">established at </w:t>
        </w:r>
      </w:ins>
      <w:ins w:id="442" w:author="Billy Mitchell" w:date="2024-11-06T09:00:00Z" w16du:dateUtc="2024-11-06T14:00:00Z">
        <w:r w:rsidR="00A24479">
          <w:t xml:space="preserve">20 </w:t>
        </w:r>
      </w:ins>
      <w:ins w:id="443" w:author="Billy Mitchell" w:date="2024-11-06T09:18:00Z" w16du:dateUtc="2024-11-06T14:18:00Z">
        <w:r w:rsidR="00A132A0">
          <w:t>minutes</w:t>
        </w:r>
      </w:ins>
      <w:ins w:id="444" w:author="Billy Mitchell" w:date="2024-11-06T09:10:00Z" w16du:dateUtc="2024-11-06T14:10:00Z">
        <w:r w:rsidR="00A132A0">
          <w:t xml:space="preserve"> (mean</w:t>
        </w:r>
      </w:ins>
      <w:ins w:id="445" w:author="Billy Mitchell" w:date="2024-11-06T09:22:00Z" w16du:dateUtc="2024-11-06T14:22:00Z">
        <w:r w:rsidR="00043410">
          <w:t xml:space="preserve"> </w:t>
        </w:r>
        <w:r w:rsidR="00043410" w:rsidRPr="00043410">
          <w:rPr>
            <w:vertAlign w:val="subscript"/>
            <w:rPrChange w:id="446" w:author="Billy Mitchell" w:date="2024-11-06T09:22:00Z" w16du:dateUtc="2024-11-06T14:22:00Z">
              <w:rPr/>
            </w:rPrChange>
          </w:rPr>
          <w:t>dur</w:t>
        </w:r>
      </w:ins>
      <w:ins w:id="447" w:author="Billy Mitchell" w:date="2024-11-06T09:10:00Z" w16du:dateUtc="2024-11-06T14:10:00Z">
        <w:r w:rsidR="00A132A0">
          <w:t>: 1</w:t>
        </w:r>
      </w:ins>
      <w:ins w:id="448" w:author="Billy Mitchell" w:date="2024-11-06T09:18:00Z" w16du:dateUtc="2024-11-06T14:18:00Z">
        <w:r w:rsidR="00A132A0">
          <w:t xml:space="preserve">2 </w:t>
        </w:r>
      </w:ins>
      <w:ins w:id="449" w:author="Billy Mitchell" w:date="2024-11-06T09:10:00Z" w16du:dateUtc="2024-11-06T14:10:00Z">
        <w:r w:rsidR="00A132A0">
          <w:t>m</w:t>
        </w:r>
      </w:ins>
      <w:ins w:id="450" w:author="Billy Mitchell" w:date="2024-11-06T09:18:00Z" w16du:dateUtc="2024-11-06T14:18:00Z">
        <w:r w:rsidR="00A132A0">
          <w:t xml:space="preserve">inutes </w:t>
        </w:r>
      </w:ins>
      <w:ins w:id="451" w:author="Billy Mitchell" w:date="2024-11-06T09:10:00Z" w16du:dateUtc="2024-11-06T14:10:00Z">
        <w:r w:rsidR="00A132A0">
          <w:t>13</w:t>
        </w:r>
      </w:ins>
      <w:ins w:id="452" w:author="Billy Mitchell" w:date="2024-11-06T09:18:00Z" w16du:dateUtc="2024-11-06T14:18:00Z">
        <w:r w:rsidR="00A132A0">
          <w:t xml:space="preserve"> </w:t>
        </w:r>
      </w:ins>
      <w:ins w:id="453" w:author="Billy Mitchell" w:date="2024-11-06T09:10:00Z" w16du:dateUtc="2024-11-06T14:10:00Z">
        <w:r w:rsidR="00A132A0">
          <w:t>s</w:t>
        </w:r>
      </w:ins>
      <w:ins w:id="454" w:author="Billy Mitchell" w:date="2024-11-06T09:18:00Z" w16du:dateUtc="2024-11-06T14:18:00Z">
        <w:r w:rsidR="00A132A0">
          <w:t>econds</w:t>
        </w:r>
      </w:ins>
      <w:ins w:id="455" w:author="Billy Mitchell" w:date="2024-11-06T09:10:00Z" w16du:dateUtc="2024-11-06T14:10:00Z">
        <w:r w:rsidR="00A132A0">
          <w:t xml:space="preserve">, </w:t>
        </w:r>
        <w:proofErr w:type="spellStart"/>
        <w:r w:rsidR="00A132A0">
          <w:t>sd</w:t>
        </w:r>
      </w:ins>
      <w:proofErr w:type="spellEnd"/>
      <w:ins w:id="456" w:author="Billy Mitchell" w:date="2024-11-06T09:22:00Z" w16du:dateUtc="2024-11-06T14:22:00Z">
        <w:r w:rsidR="00043410">
          <w:t xml:space="preserve"> </w:t>
        </w:r>
        <w:r w:rsidR="00043410" w:rsidRPr="00EB1B8C">
          <w:rPr>
            <w:vertAlign w:val="subscript"/>
          </w:rPr>
          <w:t>dur</w:t>
        </w:r>
      </w:ins>
      <w:ins w:id="457" w:author="Billy Mitchell" w:date="2024-11-06T09:10:00Z" w16du:dateUtc="2024-11-06T14:10:00Z">
        <w:r w:rsidR="00A132A0">
          <w:t>: 04</w:t>
        </w:r>
      </w:ins>
      <w:ins w:id="458" w:author="Billy Mitchell" w:date="2024-11-06T09:18:00Z" w16du:dateUtc="2024-11-06T14:18:00Z">
        <w:r w:rsidR="00A132A0">
          <w:t xml:space="preserve"> </w:t>
        </w:r>
      </w:ins>
      <w:ins w:id="459" w:author="Billy Mitchell" w:date="2024-11-06T09:10:00Z" w16du:dateUtc="2024-11-06T14:10:00Z">
        <w:r w:rsidR="00A132A0">
          <w:t>m</w:t>
        </w:r>
      </w:ins>
      <w:ins w:id="460" w:author="Billy Mitchell" w:date="2024-11-06T09:18:00Z" w16du:dateUtc="2024-11-06T14:18:00Z">
        <w:r w:rsidR="00A132A0">
          <w:t xml:space="preserve">inutes </w:t>
        </w:r>
      </w:ins>
      <w:ins w:id="461" w:author="Billy Mitchell" w:date="2024-11-06T09:10:00Z" w16du:dateUtc="2024-11-06T14:10:00Z">
        <w:r w:rsidR="00A132A0">
          <w:t>42</w:t>
        </w:r>
      </w:ins>
      <w:ins w:id="462" w:author="Billy Mitchell" w:date="2024-11-06T09:18:00Z" w16du:dateUtc="2024-11-06T14:18:00Z">
        <w:r w:rsidR="00A132A0">
          <w:t xml:space="preserve"> </w:t>
        </w:r>
      </w:ins>
      <w:ins w:id="463" w:author="Billy Mitchell" w:date="2024-11-06T09:10:00Z" w16du:dateUtc="2024-11-06T14:10:00Z">
        <w:r w:rsidR="00A132A0">
          <w:t>s</w:t>
        </w:r>
      </w:ins>
      <w:ins w:id="464" w:author="Billy Mitchell" w:date="2024-11-06T09:18:00Z" w16du:dateUtc="2024-11-06T14:18:00Z">
        <w:r w:rsidR="00A132A0">
          <w:t>econds</w:t>
        </w:r>
      </w:ins>
      <w:ins w:id="465" w:author="Billy Mitchell" w:date="2024-11-06T09:10:00Z" w16du:dateUtc="2024-11-06T14:10:00Z">
        <w:r w:rsidR="00A132A0">
          <w:t>)</w:t>
        </w:r>
      </w:ins>
      <w:ins w:id="466" w:author="Billy Mitchell" w:date="2024-11-06T09:20:00Z" w16du:dateUtc="2024-11-06T14:20:00Z">
        <w:r w:rsidR="00A132A0">
          <w:t xml:space="preserve">. </w:t>
        </w:r>
      </w:ins>
      <w:ins w:id="467"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468" w:author="Billy Mitchell" w:date="2024-11-06T09:19:00Z" w16du:dateUtc="2024-11-06T14:19:00Z">
        <w:r w:rsidR="00A132A0">
          <w:t xml:space="preserve">Subjects subsequently completed </w:t>
        </w:r>
      </w:ins>
      <w:ins w:id="469" w:author="Billy Mitchell" w:date="2024-11-06T09:21:00Z" w16du:dateUtc="2024-11-06T14:21:00Z">
        <w:r w:rsidR="00A132A0">
          <w:t xml:space="preserve">task-related and individual difference </w:t>
        </w:r>
      </w:ins>
      <w:ins w:id="470" w:author="Billy Mitchell" w:date="2024-11-06T09:19:00Z" w16du:dateUtc="2024-11-06T14:19:00Z">
        <w:r w:rsidR="00A132A0">
          <w:t>measures</w:t>
        </w:r>
      </w:ins>
      <w:ins w:id="471" w:author="Billy Mitchell" w:date="2024-11-06T09:20:00Z" w16du:dateUtc="2024-11-06T14:20:00Z">
        <w:r w:rsidR="00A132A0">
          <w:t xml:space="preserve"> outs</w:t>
        </w:r>
      </w:ins>
      <w:ins w:id="472" w:author="Billy Mitchell" w:date="2024-11-06T09:21:00Z" w16du:dateUtc="2024-11-06T14:21:00Z">
        <w:r w:rsidR="00A132A0">
          <w:t>ide of the scanner on Qualtrics</w:t>
        </w:r>
      </w:ins>
      <w:ins w:id="473" w:author="Billy Mitchell" w:date="2024-11-06T09:32:00Z" w16du:dateUtc="2024-11-06T14:32:00Z">
        <w:r w:rsidR="001633CB">
          <w:t>. T</w:t>
        </w:r>
      </w:ins>
      <w:ins w:id="474" w:author="Billy Mitchell" w:date="2024-11-06T09:21:00Z" w16du:dateUtc="2024-11-06T14:21:00Z">
        <w:r w:rsidR="00043410">
          <w:t>his included</w:t>
        </w:r>
      </w:ins>
      <w:ins w:id="475" w:author="Billy Mitchell" w:date="2024-11-06T09:19:00Z" w16du:dateUtc="2024-11-06T14:19:00Z">
        <w:r w:rsidR="00A132A0">
          <w:t xml:space="preserve"> </w:t>
        </w:r>
      </w:ins>
      <w:ins w:id="476" w:author="Billy Mitchell" w:date="2024-11-06T09:25:00Z" w16du:dateUtc="2024-11-06T14:25:00Z">
        <w:r w:rsidR="00043410">
          <w:t xml:space="preserve">thirteen </w:t>
        </w:r>
      </w:ins>
      <w:ins w:id="477" w:author="Billy Mitchell" w:date="2024-11-06T09:24:00Z" w16du:dateUtc="2024-11-06T14:24:00Z">
        <w:r w:rsidR="00043410">
          <w:t xml:space="preserve">assessments of four prominent </w:t>
        </w:r>
        <w:r w:rsidR="00043410" w:rsidRPr="00043410">
          <w:t>character</w:t>
        </w:r>
        <w:r w:rsidR="00043410">
          <w:t>s</w:t>
        </w:r>
      </w:ins>
      <w:ins w:id="478" w:author="Billy Mitchell" w:date="2024-11-06T09:25:00Z" w16du:dateUtc="2024-11-06T14:25:00Z">
        <w:r w:rsidR="00043410">
          <w:t xml:space="preserve"> </w:t>
        </w:r>
      </w:ins>
      <w:ins w:id="479" w:author="Billy Mitchell" w:date="2024-11-06T09:24:00Z" w16du:dateUtc="2024-11-06T14:24:00Z">
        <w:r w:rsidR="00043410" w:rsidRPr="00043410">
          <w:t xml:space="preserve">(e.g. “How agreeable was character X?”) </w:t>
        </w:r>
      </w:ins>
      <w:ins w:id="480" w:author="Billy Mitchell" w:date="2024-11-06T09:25:00Z" w16du:dateUtc="2024-11-06T14:25:00Z">
        <w:r w:rsidR="00043410">
          <w:t>measured on a 0 – 100 con</w:t>
        </w:r>
      </w:ins>
      <w:ins w:id="481" w:author="Billy Mitchell" w:date="2024-11-06T09:26:00Z" w16du:dateUtc="2024-11-06T14:26:00Z">
        <w:r w:rsidR="00043410">
          <w:t>tinuum. These assessments were</w:t>
        </w:r>
      </w:ins>
      <w:ins w:id="482" w:author="Billy Mitchell" w:date="2024-11-06T09:25:00Z" w16du:dateUtc="2024-11-06T14:25:00Z">
        <w:r w:rsidR="00043410">
          <w:t xml:space="preserve"> </w:t>
        </w:r>
      </w:ins>
      <w:ins w:id="483" w:author="Billy Mitchell" w:date="2024-11-06T09:24:00Z" w16du:dateUtc="2024-11-06T14:24:00Z">
        <w:r w:rsidR="00043410" w:rsidRPr="00043410">
          <w:t xml:space="preserve">based on a validated measure </w:t>
        </w:r>
      </w:ins>
      <w:ins w:id="484" w:author="Billy Mitchell" w:date="2024-11-06T09:28:00Z" w16du:dateUtc="2024-11-06T14:28:00Z">
        <w:r w:rsidR="00043410">
          <w:t>of</w:t>
        </w:r>
      </w:ins>
      <w:ins w:id="485" w:author="Billy Mitchell" w:date="2024-11-06T09:27:00Z" w16du:dateUtc="2024-11-06T14:27:00Z">
        <w:r w:rsidR="00043410">
          <w:t xml:space="preserve"> common dimensio</w:t>
        </w:r>
      </w:ins>
      <w:ins w:id="486" w:author="Billy Mitchell" w:date="2024-11-06T09:28:00Z" w16du:dateUtc="2024-11-06T14:28:00Z">
        <w:r w:rsidR="00043410">
          <w:t>ns individuals use to represent others</w:t>
        </w:r>
      </w:ins>
      <w:ins w:id="487" w:author="Billy Mitchell" w:date="2024-11-06T09:26:00Z" w16du:dateUtc="2024-11-06T14:26:00Z">
        <w:r w:rsidR="00043410">
          <w:t xml:space="preserve"> </w:t>
        </w:r>
      </w:ins>
      <w:r w:rsidR="00043410">
        <w:fldChar w:fldCharType="begin"/>
      </w:r>
      <w:r w:rsidR="00043410">
        <w:instrText xml:space="preserve"> ADDIN ZOTERO_ITEM CSL_CITATION {"citationID":"blfOWR38","properties":{"formattedCitation":"\\super 45\\nosupersub{}","plainCitation":"45","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488" w:author="Billy Mitchell" w:date="2024-11-06T09:26:00Z" w16du:dateUtc="2024-11-06T14:26:00Z">
        <w:r w:rsidR="00043410">
          <w:t>.</w:t>
        </w:r>
      </w:ins>
      <w:ins w:id="489" w:author="Billy Mitchell" w:date="2024-11-06T09:32:00Z" w16du:dateUtc="2024-11-06T14:32:00Z">
        <w:r w:rsidR="001633CB">
          <w:t xml:space="preserve"> These character assessments were completed by t</w:t>
        </w:r>
        <w:r w:rsidR="001633CB" w:rsidRPr="00043410">
          <w:t>wenty-four (n = 24) of thirty-five subjects</w:t>
        </w:r>
      </w:ins>
      <w:ins w:id="490" w:author="Billy Mitchell" w:date="2024-11-06T09:33:00Z" w16du:dateUtc="2024-11-06T14:33:00Z">
        <w:r w:rsidR="001633CB">
          <w:t>, as eleven subjects had completed the study before their addition to the protocol.</w:t>
        </w:r>
      </w:ins>
      <w:ins w:id="491" w:author="Billy Mitchell" w:date="2024-11-06T09:35:00Z" w16du:dateUtc="2024-11-06T14:35:00Z">
        <w:r w:rsidR="001633CB">
          <w:t xml:space="preserve"> </w:t>
        </w:r>
      </w:ins>
      <w:r w:rsidR="009623C0" w:rsidRPr="002947A3">
        <w:t>All scripts associated with this task are publicly available at https://github.com/wj-mitchell/</w:t>
      </w:r>
      <w:del w:id="492" w:author="Billy Mitchell" w:date="2024-11-06T08:40:00Z" w16du:dateUtc="2024-11-06T13:40:00Z">
        <w:r w:rsidR="009623C0" w:rsidRPr="002947A3" w:rsidDel="00775A24">
          <w:delText>Expressive_V_Reflective</w:delText>
        </w:r>
      </w:del>
      <w:ins w:id="493"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494" w:author="Billy Mitchell" w:date="2024-11-06T08:43:00Z" w16du:dateUtc="2024-11-06T13:43:00Z"/>
        </w:rPr>
      </w:pPr>
    </w:p>
    <w:p w14:paraId="3538DDC9" w14:textId="77777777" w:rsidR="00775A24" w:rsidRDefault="00775A24" w:rsidP="0076279C">
      <w:pPr>
        <w:spacing w:line="240" w:lineRule="auto"/>
        <w:jc w:val="both"/>
        <w:rPr>
          <w:ins w:id="495" w:author="Billy Mitchell" w:date="2024-11-06T08:43:00Z" w16du:dateUtc="2024-11-06T13:43:00Z"/>
          <w:b/>
        </w:rPr>
      </w:pPr>
    </w:p>
    <w:p w14:paraId="13238D66" w14:textId="7ADAC15C" w:rsidR="0076279C" w:rsidRDefault="0076279C" w:rsidP="0076279C">
      <w:pPr>
        <w:spacing w:line="240" w:lineRule="auto"/>
        <w:jc w:val="both"/>
        <w:rPr>
          <w:ins w:id="496" w:author="Billy Mitchell" w:date="2024-11-06T08:29:00Z" w16du:dateUtc="2024-11-06T13:29:00Z"/>
        </w:rPr>
      </w:pPr>
      <w:r w:rsidRPr="002947A3">
        <w:rPr>
          <w:b/>
        </w:rPr>
        <w:t xml:space="preserve">Experimental </w:t>
      </w:r>
      <w:ins w:id="497" w:author="Billy Mitchell" w:date="2024-11-06T08:36:00Z" w16du:dateUtc="2024-11-06T13:36:00Z">
        <w:r w:rsidR="00775A24">
          <w:rPr>
            <w:b/>
          </w:rPr>
          <w:t>D</w:t>
        </w:r>
      </w:ins>
      <w:del w:id="498" w:author="Billy Mitchell" w:date="2024-11-06T08:36:00Z" w16du:dateUtc="2024-11-06T13:36:00Z">
        <w:r w:rsidRPr="002947A3" w:rsidDel="00775A24">
          <w:rPr>
            <w:b/>
          </w:rPr>
          <w:delText>d</w:delText>
        </w:r>
      </w:del>
      <w:r w:rsidRPr="002947A3">
        <w:rPr>
          <w:b/>
        </w:rPr>
        <w:t xml:space="preserve">isplay and </w:t>
      </w:r>
      <w:ins w:id="499" w:author="Billy Mitchell" w:date="2024-11-06T08:36:00Z" w16du:dateUtc="2024-11-06T13:36:00Z">
        <w:r w:rsidR="00775A24">
          <w:rPr>
            <w:b/>
          </w:rPr>
          <w:t>R</w:t>
        </w:r>
      </w:ins>
      <w:del w:id="500" w:author="Billy Mitchell" w:date="2024-11-06T08:36:00Z" w16du:dateUtc="2024-11-06T13:36:00Z">
        <w:r w:rsidRPr="002947A3" w:rsidDel="00775A24">
          <w:rPr>
            <w:b/>
          </w:rPr>
          <w:delText>r</w:delText>
        </w:r>
      </w:del>
      <w:r w:rsidRPr="002947A3">
        <w:rPr>
          <w:b/>
        </w:rPr>
        <w:t xml:space="preserve">ating </w:t>
      </w:r>
      <w:ins w:id="501" w:author="Billy Mitchell" w:date="2024-11-06T08:36:00Z" w16du:dateUtc="2024-11-06T13:36:00Z">
        <w:r w:rsidR="00775A24">
          <w:rPr>
            <w:b/>
          </w:rPr>
          <w:t>A</w:t>
        </w:r>
      </w:ins>
      <w:del w:id="502"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DF2BA1">
        <w:instrText xml:space="preserve"> ADDIN ZOTERO_ITEM CSL_CITATION {"citationID":"GbSYwFP2","properties":{"formattedCitation":"\\super 62\\nosupersub{}","plainCitation":"62","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DF2BA1">
        <w:instrText xml:space="preserve"> ADDIN ZOTERO_ITEM CSL_CITATION {"citationID":"dGGIwqAO","properties":{"formattedCitation":"\\super 63\\nosupersub{}","plainCitation":"63","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PsychoPy [v2021.2.3] </w:t>
      </w:r>
      <w:r w:rsidRPr="002947A3">
        <w:fldChar w:fldCharType="begin"/>
      </w:r>
      <w:r w:rsidR="00DF2BA1">
        <w:instrText xml:space="preserve"> ADDIN ZOTERO_ITEM CSL_CITATION {"citationID":"8g4Ft3c4","properties":{"formattedCitation":"\\super 64\\nosupersub{}","plainCitation":"64","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Left handed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03" w:author="Billy Mitchell" w:date="2024-11-06T08:40:00Z" w16du:dateUtc="2024-11-06T13:40:00Z"/>
        </w:rPr>
      </w:pPr>
    </w:p>
    <w:p w14:paraId="6EA5FA99" w14:textId="77777777" w:rsidR="00775A24" w:rsidRDefault="00775A24" w:rsidP="00775A24">
      <w:pPr>
        <w:spacing w:line="240" w:lineRule="auto"/>
        <w:jc w:val="both"/>
        <w:rPr>
          <w:ins w:id="504" w:author="Billy Mitchell" w:date="2024-11-06T08:40:00Z" w16du:dateUtc="2024-11-06T13:40:00Z"/>
        </w:rPr>
      </w:pPr>
      <w:ins w:id="505" w:author="Billy Mitchell" w:date="2024-11-06T08:40:00Z" w16du:dateUtc="2024-11-06T13:40:00Z">
        <w:r w:rsidRPr="002947A3">
          <w:rPr>
            <w:b/>
          </w:rPr>
          <w:t xml:space="preserve">Audio </w:t>
        </w:r>
        <w:r>
          <w:rPr>
            <w:b/>
          </w:rPr>
          <w:t>D</w:t>
        </w:r>
        <w:del w:id="506"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07" w:author="Billy Mitchell" w:date="2024-11-06T08:42:00Z" w16du:dateUtc="2024-11-06T13:42:00Z"/>
        </w:rPr>
      </w:pPr>
    </w:p>
    <w:p w14:paraId="5F5CC111" w14:textId="541A5F48" w:rsidR="0076279C" w:rsidDel="00775A24" w:rsidRDefault="0076279C" w:rsidP="0076279C">
      <w:pPr>
        <w:spacing w:line="240" w:lineRule="auto"/>
        <w:jc w:val="both"/>
        <w:rPr>
          <w:del w:id="508" w:author="Billy Mitchell" w:date="2024-11-06T08:40:00Z" w16du:dateUtc="2024-11-06T13:40:00Z"/>
        </w:rPr>
      </w:pPr>
    </w:p>
    <w:p w14:paraId="20BDD18A" w14:textId="4426ECD0" w:rsidR="0076279C" w:rsidRPr="002947A3" w:rsidDel="00775A24" w:rsidRDefault="0076279C" w:rsidP="00F91824">
      <w:pPr>
        <w:spacing w:line="240" w:lineRule="auto"/>
        <w:jc w:val="both"/>
        <w:rPr>
          <w:del w:id="509" w:author="Billy Mitchell" w:date="2024-11-06T08:40:00Z" w16du:dateUtc="2024-11-06T13:40:00Z"/>
          <w:moveFrom w:id="510" w:author="Billy Mitchell" w:date="2024-11-06T08:37:00Z" w16du:dateUtc="2024-11-06T13:37:00Z"/>
        </w:rPr>
      </w:pPr>
      <w:moveFromRangeStart w:id="511" w:author="Billy Mitchell" w:date="2024-11-06T08:37:00Z" w:name="move181774655"/>
      <w:moveFrom w:id="512" w:author="Billy Mitchell" w:date="2024-11-06T08:37:00Z" w16du:dateUtc="2024-11-06T13:37:00Z">
        <w:del w:id="513"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14" w:author="Billy Mitchell" w:date="2024-11-06T08:40:00Z" w16du:dateUtc="2024-11-06T13:40:00Z"/>
          <w:moveFrom w:id="515" w:author="Billy Mitchell" w:date="2024-11-06T08:37:00Z" w16du:dateUtc="2024-11-06T13:37:00Z"/>
          <w:b/>
        </w:rPr>
      </w:pPr>
    </w:p>
    <w:moveFromRangeEnd w:id="511"/>
    <w:p w14:paraId="161B7D9A" w14:textId="72A17151" w:rsidR="00775A24" w:rsidRPr="002947A3" w:rsidDel="00704746" w:rsidRDefault="0076279C" w:rsidP="00704746">
      <w:pPr>
        <w:spacing w:line="240" w:lineRule="auto"/>
        <w:jc w:val="both"/>
        <w:rPr>
          <w:del w:id="516" w:author="Billy Mitchell" w:date="2024-11-06T08:43:00Z" w16du:dateUtc="2024-11-06T13:43:00Z"/>
        </w:rPr>
        <w:pPrChange w:id="517" w:author="Billy Mitchell" w:date="2024-11-06T08:43:00Z" w16du:dateUtc="2024-11-06T13:43:00Z">
          <w:pPr>
            <w:spacing w:line="240" w:lineRule="auto"/>
            <w:jc w:val="both"/>
          </w:pPr>
        </w:pPrChange>
      </w:pPr>
      <w:del w:id="518" w:author="Billy Mitchell" w:date="2024-11-06T08:40:00Z" w16du:dateUtc="2024-11-06T13:40:00Z">
        <w:r w:rsidRPr="002947A3" w:rsidDel="00775A24">
          <w:rPr>
            <w:b/>
          </w:rPr>
          <w:delText xml:space="preserve">Audio </w:delText>
        </w:r>
      </w:del>
      <w:del w:id="519" w:author="Billy Mitchell" w:date="2024-11-06T08:36:00Z" w16du:dateUtc="2024-11-06T13:36:00Z">
        <w:r w:rsidRPr="002947A3" w:rsidDel="00775A24">
          <w:rPr>
            <w:b/>
          </w:rPr>
          <w:delText>d</w:delText>
        </w:r>
      </w:del>
      <w:del w:id="520"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05D6E781"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DF2BA1">
        <w:instrText xml:space="preserve"> ADDIN ZOTERO_ITEM CSL_CITATION {"citationID":"BTLPnAdB","properties":{"formattedCitation":"\\super 65\\nosupersub{}","plainCitation":"65","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fMRIPrep [v20.2.6] pipeline </w:t>
      </w:r>
      <w:r w:rsidRPr="002947A3">
        <w:fldChar w:fldCharType="begin"/>
      </w:r>
      <w:r w:rsidR="00DF2BA1">
        <w:instrText xml:space="preserve"> ADDIN ZOTERO_ITEM CSL_CITATION {"citationID":"SqDYiicV","properties":{"formattedCitation":"\\super 66\\nosupersub{}","plainCitation":"66","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DF2BA1">
        <w:instrText xml:space="preserve"> ADDIN ZOTERO_ITEM CSL_CITATION {"citationID":"iV0IqKAn","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0F315CBE" w:rsidR="0076279C" w:rsidRDefault="0076279C" w:rsidP="0076279C">
      <w:pPr>
        <w:spacing w:line="240" w:lineRule="auto"/>
        <w:ind w:firstLine="720"/>
        <w:jc w:val="both"/>
        <w:rPr>
          <w:ins w:id="521"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DF2BA1">
        <w:instrText xml:space="preserve"> ADDIN ZOTERO_ITEM CSL_CITATION {"citationID":"vgE0kQdw","properties":{"formattedCitation":"\\super 68\\nosupersub{}","plainCitation":"6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DF2BA1">
        <w:instrText xml:space="preserve"> ADDIN ZOTERO_ITEM CSL_CITATION {"citationID":"OS6G7oDR","properties":{"formattedCitation":"\\super 47\\nosupersub{}","plainCitation":"47","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DF2BA1">
        <w:instrText xml:space="preserve"> ADDIN ZOTERO_ITEM CSL_CITATION {"citationID":"WzDJL7Iq","properties":{"formattedCitation":"\\super 69\\nosupersub{}","plainCitation":"69","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DF2BA1">
        <w:instrText xml:space="preserve"> ADDIN ZOTERO_ITEM CSL_CITATION {"citationID":"hwf4NXDO","properties":{"formattedCitation":"\\super 70\\nosupersub{}","plainCitation":"70","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77777777" w:rsidR="00775A24" w:rsidRPr="002947A3" w:rsidDel="00775A24" w:rsidRDefault="00775A24" w:rsidP="00775A24">
      <w:pPr>
        <w:spacing w:line="240" w:lineRule="auto"/>
        <w:jc w:val="both"/>
        <w:rPr>
          <w:del w:id="522" w:author="Billy Mitchell" w:date="2024-11-06T08:37:00Z" w16du:dateUtc="2024-11-06T13:37:00Z"/>
          <w:moveTo w:id="523" w:author="Billy Mitchell" w:date="2024-11-06T08:37:00Z" w16du:dateUtc="2024-11-06T13:37:00Z"/>
        </w:rPr>
      </w:pPr>
      <w:moveToRangeStart w:id="524" w:author="Billy Mitchell" w:date="2024-11-06T08:37:00Z" w:name="move181774655"/>
      <w:moveTo w:id="525" w:author="Billy Mitchell" w:date="2024-11-06T08:37:00Z" w16du:dateUtc="2024-11-06T13:37:00Z">
        <w:r w:rsidRPr="002947A3">
          <w:rPr>
            <w:b/>
          </w:rPr>
          <w:t xml:space="preserve">Image </w:t>
        </w:r>
        <w:r>
          <w:rPr>
            <w:b/>
          </w:rPr>
          <w:t>A</w:t>
        </w:r>
        <w:r w:rsidRPr="002947A3">
          <w:rPr>
            <w:b/>
          </w:rPr>
          <w:t xml:space="preserve">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26" w:author="Billy Mitchell" w:date="2024-11-06T08:37:00Z" w16du:dateUtc="2024-11-06T13:37:00Z"/>
          <w:b/>
        </w:rPr>
      </w:pPr>
    </w:p>
    <w:moveToRangeEnd w:id="524"/>
    <w:p w14:paraId="1A796C87" w14:textId="77777777" w:rsidR="0076279C" w:rsidRDefault="0076279C" w:rsidP="0076279C">
      <w:pPr>
        <w:spacing w:line="240" w:lineRule="auto"/>
        <w:jc w:val="both"/>
        <w:rPr>
          <w:b/>
        </w:rPr>
      </w:pPr>
    </w:p>
    <w:p w14:paraId="17962DAA" w14:textId="470235A2"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DF2BA1">
        <w:instrText xml:space="preserve"> ADDIN ZOTERO_ITEM CSL_CITATION {"citationID":"DmgiqaKt","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t>
      </w:r>
    </w:p>
    <w:p w14:paraId="1BB2E73A" w14:textId="317F17D6"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DF2BA1">
        <w:instrText xml:space="preserve"> ADDIN ZOTERO_ITEM CSL_CITATION {"citationID":"kZra6KpM","properties":{"formattedCitation":"\\super 71\\nosupersub{}","plainCitation":"71","noteIndex":0},"citationItems":[{"id":"tfgHaMVB/hqDpStVd","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56BAE4FD"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DF2BA1">
        <w:instrText xml:space="preserve"> ADDIN ZOTERO_ITEM CSL_CITATION {"citationID":"9NvCSEb5","properties":{"formattedCitation":"\\super 72\\nosupersub{}","plainCitation":"72","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DF2BA1">
        <w:instrText xml:space="preserve"> ADDIN ZOTERO_ITEM CSL_CITATION {"citationID":"4d3fKu2T","properties":{"formattedCitation":"\\super 73\\nosupersub{}","plainCitation":"73","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DF2BA1">
        <w:instrText xml:space="preserve"> ADDIN ZOTERO_ITEM CSL_CITATION {"citationID":"YXCJp5QM","properties":{"formattedCitation":"\\super 74\\nosupersub{}","plainCitation":"74","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DF2BA1">
        <w:instrText xml:space="preserve"> ADDIN ZOTERO_ITEM CSL_CITATION {"citationID":"IULtgncO","properties":{"formattedCitation":"\\super 75\\nosupersub{}","plainCitation":"75","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DF2BA1">
        <w:instrText xml:space="preserve"> ADDIN ZOTERO_ITEM CSL_CITATION {"citationID":"sKT8NXHt","properties":{"formattedCitation":"\\super 76\\nosupersub{}","plainCitation":"76","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DF2BA1">
        <w:instrText xml:space="preserve"> ADDIN ZOTERO_ITEM CSL_CITATION {"citationID":"lctyKWtg","properties":{"formattedCitation":"\\super 77\\nosupersub{}","plainCitation":"77","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21F24A4A"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27" w:author="Billy Mitchell" w:date="2024-11-05T18:46:00Z" w16du:dateUtc="2024-11-05T23:46:00Z">
        <w:r w:rsidR="00DD3C4B">
          <w:t xml:space="preserve"> Woo et al.</w:t>
        </w:r>
      </w:ins>
      <w:ins w:id="528" w:author="Billy Mitchell" w:date="2024-11-05T18:47:00Z" w16du:dateUtc="2024-11-05T23:47:00Z">
        <w:r w:rsidR="00DD3C4B">
          <w:t xml:space="preserve">’s </w:t>
        </w:r>
        <w:r w:rsidR="00DD3C4B" w:rsidRPr="002947A3">
          <w:t>recommendations (z = 3.29, p &lt; 0.001)</w:t>
        </w:r>
        <w:r w:rsidR="00DD3C4B">
          <w:t xml:space="preserve"> </w:t>
        </w:r>
      </w:ins>
      <w:del w:id="529" w:author="Billy Mitchell" w:date="2024-11-05T18:46:00Z" w16du:dateUtc="2024-11-05T23:46:00Z">
        <w:r w:rsidRPr="002947A3" w:rsidDel="00DD3C4B">
          <w:delText xml:space="preserve"> </w:delText>
        </w:r>
      </w:del>
      <w:r w:rsidRPr="002947A3">
        <w:fldChar w:fldCharType="begin"/>
      </w:r>
      <w:r w:rsidR="00DF2BA1">
        <w:instrText xml:space="preserve"> ADDIN ZOTERO_ITEM CSL_CITATION {"citationID":"XpmceqFj","properties":{"formattedCitation":"\\super 78\\nosupersub{}","plainCitation":"78","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30"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42C9BB16"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DF2BA1">
        <w:instrText xml:space="preserve"> ADDIN ZOTERO_ITEM CSL_CITATION {"citationID":"moUZwi0q","properties":{"formattedCitation":"\\super 68\\nosupersub{}","plainCitation":"6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31" w:author="Billy Mitchell" w:date="2024-11-05T18:47:00Z" w16du:dateUtc="2024-11-05T23:47:00Z">
        <w:r w:rsidR="00DD3C4B">
          <w:t xml:space="preserve"> Chen et al. </w:t>
        </w:r>
      </w:ins>
      <w:r w:rsidRPr="002947A3">
        <w:t xml:space="preserve"> </w:t>
      </w:r>
      <w:r w:rsidRPr="002947A3">
        <w:fldChar w:fldCharType="begin"/>
      </w:r>
      <w:r w:rsidR="00DF2BA1">
        <w:instrText xml:space="preserve"> ADDIN ZOTERO_ITEM CSL_CITATION {"citationID":"ztAQ6owg","properties":{"formattedCitation":"\\super 79\\nosupersub{}","plainCitation":"79","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DF2BA1">
        <w:instrText xml:space="preserve"> ADDIN ZOTERO_ITEM CSL_CITATION {"citationID":"tpQunzlG","properties":{"formattedCitation":"\\super 80\\nosupersub{}","plainCitation":"80","noteIndex":0},"citationItems":[{"id":21075,"uris":["http://zotero.org/users/6239255/items/LHP9I4LA"],"itemData":{"id":21075,"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DF2BA1">
        <w:instrText xml:space="preserve"> ADDIN ZOTERO_ITEM CSL_CITATION {"citationID":"ZW7de3RI","properties":{"formattedCitation":"\\super 79\\nosupersub{}","plainCitation":"79","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1EC010CC"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DF2BA1">
        <w:instrText xml:space="preserve"> ADDIN ZOTERO_ITEM CSL_CITATION {"citationID":"2CCke1Q0","properties":{"formattedCitation":"\\super 81\\nosupersub{}","plainCitation":"81","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DF2BA1">
        <w:instrText xml:space="preserve"> ADDIN ZOTERO_ITEM CSL_CITATION {"citationID":"YTh662ZL","properties":{"formattedCitation":"\\super 46,47\\nosupersub{}","plainCitation":"46,47","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DF2BA1">
        <w:instrText xml:space="preserve"> ADDIN ZOTERO_ITEM CSL_CITATION {"citationID":"vjewxyxU","properties":{"formattedCitation":"\\super 49\\nosupersub{}","plainCitation":"49","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32" w:author="Billy Mitchell" w:date="2024-11-06T08:43:00Z" w16du:dateUtc="2024-11-06T13:43:00Z"/>
        </w:rPr>
      </w:pPr>
    </w:p>
    <w:p w14:paraId="630F4CE3" w14:textId="09B4D303" w:rsidR="00704746" w:rsidRPr="002947A3" w:rsidRDefault="00704746" w:rsidP="00704746">
      <w:pPr>
        <w:spacing w:line="240" w:lineRule="auto"/>
        <w:jc w:val="both"/>
        <w:rPr>
          <w:ins w:id="533" w:author="Billy Mitchell" w:date="2024-11-06T08:43:00Z" w16du:dateUtc="2024-11-06T13:43:00Z"/>
        </w:rPr>
      </w:pPr>
      <w:ins w:id="534" w:author="Billy Mitchell" w:date="2024-11-06T08:43:00Z" w16du:dateUtc="2024-11-06T13:43:00Z">
        <w:r>
          <w:rPr>
            <w:b/>
            <w:bCs/>
          </w:rPr>
          <w:t xml:space="preserve">Free Recall </w:t>
        </w:r>
        <w:r w:rsidRPr="00EB1B8C">
          <w:rPr>
            <w:b/>
            <w:bCs/>
          </w:rPr>
          <w:t>Transcription</w:t>
        </w:r>
        <w:r>
          <w:t>.</w:t>
        </w:r>
      </w:ins>
      <w:ins w:id="535" w:author="Billy Mitchell" w:date="2024-11-06T09:35:00Z" w16du:dateUtc="2024-11-06T14:35:00Z">
        <w:r w:rsidR="001633CB">
          <w:t xml:space="preserve"> Of the thirty-five subjects who completed the study, </w:t>
        </w:r>
      </w:ins>
      <w:ins w:id="536" w:author="Billy Mitchell" w:date="2024-11-06T09:42:00Z" w16du:dateUtc="2024-11-06T14:42:00Z">
        <w:r w:rsidR="000733F7">
          <w:t>twenty-eight (n=28) provided audio recordings that could reliabl</w:t>
        </w:r>
      </w:ins>
      <w:ins w:id="537" w:author="Billy Mitchell" w:date="2024-11-06T09:43:00Z" w16du:dateUtc="2024-11-06T14:43:00Z">
        <w:r w:rsidR="000733F7">
          <w:t xml:space="preserve">y be transcribed. </w:t>
        </w:r>
      </w:ins>
      <w:ins w:id="538" w:author="Billy Mitchell" w:date="2024-11-06T09:45:00Z" w16du:dateUtc="2024-11-06T14:45:00Z">
        <w:r w:rsidR="000733F7">
          <w:t xml:space="preserve">The </w:t>
        </w:r>
      </w:ins>
      <w:ins w:id="539" w:author="Billy Mitchell" w:date="2024-11-06T09:46:00Z" w16du:dateUtc="2024-11-06T14:46:00Z">
        <w:r w:rsidR="000733F7">
          <w:t>audio</w:t>
        </w:r>
      </w:ins>
      <w:ins w:id="540" w:author="Billy Mitchell" w:date="2024-11-06T09:45:00Z" w16du:dateUtc="2024-11-06T14:45:00Z">
        <w:r w:rsidR="000733F7">
          <w:t xml:space="preserve"> of t</w:t>
        </w:r>
      </w:ins>
      <w:ins w:id="541" w:author="Billy Mitchell" w:date="2024-11-06T09:43:00Z" w16du:dateUtc="2024-11-06T14:43:00Z">
        <w:r w:rsidR="000733F7">
          <w:t xml:space="preserve">hree subjects </w:t>
        </w:r>
      </w:ins>
      <w:ins w:id="542" w:author="Billy Mitchell" w:date="2024-11-06T09:47:00Z" w16du:dateUtc="2024-11-06T14:47:00Z">
        <w:r w:rsidR="000733F7">
          <w:t>suffered</w:t>
        </w:r>
      </w:ins>
      <w:ins w:id="543" w:author="Billy Mitchell" w:date="2024-11-06T09:43:00Z" w16du:dateUtc="2024-11-06T14:43:00Z">
        <w:r w:rsidR="000733F7">
          <w:t xml:space="preserve"> technical issues </w:t>
        </w:r>
      </w:ins>
      <w:ins w:id="544" w:author="Billy Mitchell" w:date="2024-11-06T09:44:00Z" w16du:dateUtc="2024-11-06T14:44:00Z">
        <w:r w:rsidR="000733F7">
          <w:t>which corrupted the file</w:t>
        </w:r>
      </w:ins>
      <w:ins w:id="545" w:author="Billy Mitchell" w:date="2024-11-06T09:46:00Z" w16du:dateUtc="2024-11-06T14:46:00Z">
        <w:r w:rsidR="000733F7">
          <w:t>s</w:t>
        </w:r>
      </w:ins>
      <w:ins w:id="546" w:author="Billy Mitchell" w:date="2024-11-06T09:44:00Z" w16du:dateUtc="2024-11-06T14:44:00Z">
        <w:r w:rsidR="000733F7">
          <w:t xml:space="preserve"> and </w:t>
        </w:r>
      </w:ins>
      <w:ins w:id="547" w:author="Billy Mitchell" w:date="2024-11-06T09:46:00Z" w16du:dateUtc="2024-11-06T14:46:00Z">
        <w:r w:rsidR="000733F7">
          <w:t xml:space="preserve">audio </w:t>
        </w:r>
      </w:ins>
      <w:ins w:id="548" w:author="Billy Mitchell" w:date="2024-11-06T09:47:00Z" w16du:dateUtc="2024-11-06T14:47:00Z">
        <w:r w:rsidR="000733F7">
          <w:t>from</w:t>
        </w:r>
      </w:ins>
      <w:ins w:id="549" w:author="Billy Mitchell" w:date="2024-11-06T09:46:00Z" w16du:dateUtc="2024-11-06T14:46:00Z">
        <w:r w:rsidR="000733F7">
          <w:t xml:space="preserve"> four other subjects was of low-quality and could not be reliably transcribed.</w:t>
        </w:r>
      </w:ins>
      <w:ins w:id="550" w:author="Billy Mitchell" w:date="2024-11-06T09:47:00Z" w16du:dateUtc="2024-11-06T14:47:00Z">
        <w:r w:rsidR="000733F7">
          <w:t xml:space="preserve"> Trans</w:t>
        </w:r>
      </w:ins>
      <w:ins w:id="551" w:author="Billy Mitchell" w:date="2024-11-06T09:48:00Z" w16du:dateUtc="2024-11-06T14:48:00Z">
        <w:r w:rsidR="000733F7">
          <w:t xml:space="preserve">cription was completed in stages. Audio recordings were first </w:t>
        </w:r>
      </w:ins>
      <w:ins w:id="552" w:author="Billy Mitchell" w:date="2024-11-06T09:49:00Z" w16du:dateUtc="2024-11-06T14:49:00Z">
        <w:r w:rsidR="000733F7">
          <w:t xml:space="preserve">transcribed using a locally-hosted version of OpenAI’s </w:t>
        </w:r>
      </w:ins>
      <w:ins w:id="553" w:author="Billy Mitchell" w:date="2024-11-06T09:51:00Z" w16du:dateUtc="2024-11-06T14:51:00Z">
        <w:r w:rsidR="000733F7" w:rsidRPr="002947A3">
          <w:t xml:space="preserve">Whisper [v1.1.10] </w:t>
        </w:r>
        <w:r w:rsidR="000733F7" w:rsidRPr="002947A3">
          <w:fldChar w:fldCharType="begin"/>
        </w:r>
        <w:r w:rsidR="000733F7">
          <w:instrText xml:space="preserve"> ADDIN ZOTERO_ITEM CSL_CITATION {"citationID":"sKT8NXHt","properties":{"formattedCitation":"\\super 76\\nosupersub{}","plainCitation":"76","noteIndex":0},"citationItems":[{"id":20972,"uris":["http://zotero.org/users/6239255/items/XMPTFXLL"],"itemData":{"id":20972,"type":"software","title":"Whisper","URL":"https://github.com/openai/whisper","author":[{"literal":"OpenAI"}],"issued":{"date-parts":[["2023"]]}}}],"schema":"https://github.com/citation-style-language/schema/raw/master/csl-citation.json"} </w:instrText>
        </w:r>
        <w:r w:rsidR="000733F7" w:rsidRPr="002947A3">
          <w:fldChar w:fldCharType="separate"/>
        </w:r>
        <w:r w:rsidR="000733F7" w:rsidRPr="00DF2BA1">
          <w:rPr>
            <w:vertAlign w:val="superscript"/>
          </w:rPr>
          <w:t>76</w:t>
        </w:r>
        <w:r w:rsidR="000733F7" w:rsidRPr="002947A3">
          <w:fldChar w:fldCharType="end"/>
        </w:r>
      </w:ins>
      <w:ins w:id="554" w:author="Billy Mitchell" w:date="2024-11-06T09:49:00Z" w16du:dateUtc="2024-11-06T14:49:00Z">
        <w:r w:rsidR="000733F7">
          <w:t xml:space="preserve"> library in Python </w:t>
        </w:r>
        <w:r w:rsidR="000733F7" w:rsidRPr="002947A3">
          <w:t xml:space="preserve">[v3.8.13] </w:t>
        </w:r>
        <w:r w:rsidR="000733F7" w:rsidRPr="002947A3">
          <w:fldChar w:fldCharType="begin"/>
        </w:r>
        <w:r w:rsidR="000733F7">
          <w:instrText xml:space="preserve"> ADDIN ZOTERO_ITEM CSL_CITATION {"citationID":"dGGIwqAO","properties":{"formattedCitation":"\\super 63\\nosupersub{}","plainCitation":"63","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0733F7" w:rsidRPr="002947A3">
          <w:fldChar w:fldCharType="separate"/>
        </w:r>
        <w:r w:rsidR="000733F7" w:rsidRPr="00DF2BA1">
          <w:rPr>
            <w:vertAlign w:val="superscript"/>
          </w:rPr>
          <w:t>63</w:t>
        </w:r>
        <w:r w:rsidR="000733F7" w:rsidRPr="002947A3">
          <w:fldChar w:fldCharType="end"/>
        </w:r>
      </w:ins>
      <w:ins w:id="555" w:author="Billy Mitchell" w:date="2024-11-06T09:51:00Z" w16du:dateUtc="2024-11-06T14:51:00Z">
        <w:r w:rsidR="000733F7">
          <w:t xml:space="preserve">. These first passes were then </w:t>
        </w:r>
      </w:ins>
      <w:ins w:id="556" w:author="Billy Mitchell" w:date="2024-11-06T10:28:00Z" w16du:dateUtc="2024-11-06T15:28:00Z">
        <w:r w:rsidR="00211D2F">
          <w:t>i</w:t>
        </w:r>
      </w:ins>
      <w:ins w:id="557" w:author="Billy Mitchell" w:date="2024-11-06T10:29:00Z" w16du:dateUtc="2024-11-06T15:29:00Z">
        <w:r w:rsidR="00211D2F">
          <w:t xml:space="preserve">ndependently </w:t>
        </w:r>
      </w:ins>
      <w:del w:id="558" w:author="Billy Mitchell" w:date="2024-11-06T09:52:00Z" w16du:dateUtc="2024-11-06T14:52:00Z">
        <w:r w:rsidR="000733F7" w:rsidDel="000733F7">
          <w:delText>reviewed</w:delText>
        </w:r>
      </w:del>
      <w:ins w:id="559" w:author="Billy Mitchell" w:date="2024-11-06T09:52:00Z" w16du:dateUtc="2024-11-06T14:52:00Z">
        <w:r w:rsidR="000733F7">
          <w:t>appraised</w:t>
        </w:r>
      </w:ins>
      <w:ins w:id="560" w:author="Billy Mitchell" w:date="2024-11-06T09:51:00Z" w16du:dateUtc="2024-11-06T14:51:00Z">
        <w:r w:rsidR="000733F7">
          <w:t xml:space="preserve"> and </w:t>
        </w:r>
      </w:ins>
      <w:ins w:id="561" w:author="Billy Mitchell" w:date="2024-11-06T09:52:00Z" w16du:dateUtc="2024-11-06T14:52:00Z">
        <w:r w:rsidR="000733F7">
          <w:t>revised</w:t>
        </w:r>
      </w:ins>
      <w:ins w:id="562" w:author="Billy Mitchell" w:date="2024-11-06T09:51:00Z" w16du:dateUtc="2024-11-06T14:51:00Z">
        <w:r w:rsidR="000733F7">
          <w:t xml:space="preserve"> by a team of</w:t>
        </w:r>
      </w:ins>
      <w:ins w:id="563" w:author="Billy Mitchell" w:date="2024-11-06T09:52:00Z" w16du:dateUtc="2024-11-06T14:52:00Z">
        <w:r w:rsidR="000733F7">
          <w:t xml:space="preserve"> </w:t>
        </w:r>
      </w:ins>
      <w:ins w:id="564" w:author="Billy Mitchell" w:date="2024-11-06T10:24:00Z" w16du:dateUtc="2024-11-06T15:24:00Z">
        <w:r w:rsidR="00211D2F">
          <w:t xml:space="preserve">trained </w:t>
        </w:r>
      </w:ins>
      <w:ins w:id="565" w:author="Billy Mitchell" w:date="2024-11-06T09:51:00Z" w16du:dateUtc="2024-11-06T14:51:00Z">
        <w:r w:rsidR="000733F7">
          <w:t>reviewers</w:t>
        </w:r>
      </w:ins>
      <w:ins w:id="566" w:author="Billy Mitchell" w:date="2024-11-06T10:25:00Z" w16du:dateUtc="2024-11-06T15:25:00Z">
        <w:r w:rsidR="00211D2F">
          <w:t>. Each transcription was reviewed by a</w:t>
        </w:r>
      </w:ins>
      <w:ins w:id="567" w:author="Billy Mitchell" w:date="2024-11-06T10:26:00Z" w16du:dateUtc="2024-11-06T15:26:00Z">
        <w:r w:rsidR="00211D2F">
          <w:t xml:space="preserve">t least two individuals who were required to reach a consensus. Any </w:t>
        </w:r>
      </w:ins>
      <w:ins w:id="568" w:author="Billy Mitchell" w:date="2024-11-06T10:27:00Z" w16du:dateUtc="2024-11-06T15:27:00Z">
        <w:r w:rsidR="00211D2F">
          <w:t>discrepancies</w:t>
        </w:r>
      </w:ins>
      <w:ins w:id="569" w:author="Billy Mitchell" w:date="2024-11-06T10:26:00Z" w16du:dateUtc="2024-11-06T15:26:00Z">
        <w:r w:rsidR="00211D2F">
          <w:t xml:space="preserve"> </w:t>
        </w:r>
      </w:ins>
      <w:ins w:id="570" w:author="Billy Mitchell" w:date="2024-11-06T10:27:00Z" w16du:dateUtc="2024-11-06T15:27:00Z">
        <w:r w:rsidR="00211D2F">
          <w:t>between reviewers’ initial appraisals were flagged and discussed until entire a consensus could be reached or the questionable segment was censored.</w:t>
        </w:r>
      </w:ins>
      <w:ins w:id="571" w:author="Billy Mitchell" w:date="2024-11-06T10:28:00Z" w16du:dateUtc="2024-11-06T15:28:00Z">
        <w:r w:rsidR="00211D2F">
          <w:t xml:space="preserve"> </w:t>
        </w:r>
      </w:ins>
      <w:ins w:id="572" w:author="Billy Mitchell" w:date="2024-11-06T10:29:00Z" w16du:dateUtc="2024-11-06T15:29:00Z">
        <w:r w:rsidR="00211D2F">
          <w:t>Two reviewers then independently segm</w:t>
        </w:r>
      </w:ins>
      <w:ins w:id="573" w:author="Billy Mitchell" w:date="2024-11-06T10:30:00Z" w16du:dateUtc="2024-11-06T15:30:00Z">
        <w:r w:rsidR="00211D2F">
          <w:t>ented recall and categorized each segment according to which scene they believe that it was describing. Again, any discrepancies between reviewers</w:t>
        </w:r>
      </w:ins>
      <w:ins w:id="574" w:author="Billy Mitchell" w:date="2024-11-06T10:31:00Z" w16du:dateUtc="2024-11-06T15:31:00Z">
        <w:r w:rsidR="00211D2F">
          <w:t xml:space="preserve">’ initial appraisals were discussed in a meeting ________ by the </w:t>
        </w:r>
      </w:ins>
      <w:ins w:id="575" w:author="Billy Mitchell" w:date="2024-11-06T10:32:00Z" w16du:dateUtc="2024-11-06T15:32:00Z">
        <w:r w:rsidR="00211D2F">
          <w:t xml:space="preserve">corresponding author until a consensus on segmentation and categorization could be reached.  </w:t>
        </w:r>
      </w:ins>
      <w:ins w:id="576" w:author="Billy Mitchell" w:date="2024-11-06T09:48:00Z" w16du:dateUtc="2024-11-06T14:48:00Z">
        <w:r w:rsidR="000733F7">
          <w:br/>
        </w:r>
      </w:ins>
    </w:p>
    <w:p w14:paraId="5D059128" w14:textId="77777777" w:rsidR="00704746" w:rsidRDefault="00704746" w:rsidP="00704746">
      <w:pPr>
        <w:spacing w:line="240" w:lineRule="auto"/>
        <w:jc w:val="both"/>
        <w:rPr>
          <w:ins w:id="577" w:author="Billy Mitchell" w:date="2024-11-06T08:43:00Z" w16du:dateUtc="2024-11-06T13:43:00Z"/>
          <w:b/>
          <w:bCs/>
        </w:rPr>
      </w:pPr>
      <w:ins w:id="578" w:author="Billy Mitchell" w:date="2024-11-06T08:43:00Z" w16du:dateUtc="2024-11-06T13:43:00Z">
        <w:r>
          <w:rPr>
            <w:b/>
            <w:bCs/>
          </w:rPr>
          <w:t xml:space="preserve">Memory and Character Assessment Analyses. </w:t>
        </w:r>
        <w:r>
          <w:rPr>
            <w:b/>
            <w:bCs/>
          </w:rPr>
          <w:br/>
        </w:r>
      </w:ins>
    </w:p>
    <w:p w14:paraId="4F8C09F5" w14:textId="77777777" w:rsidR="00704746" w:rsidRDefault="00704746" w:rsidP="00704746">
      <w:pPr>
        <w:spacing w:line="240" w:lineRule="auto"/>
        <w:jc w:val="both"/>
        <w:rPr>
          <w:ins w:id="579" w:author="Billy Mitchell" w:date="2024-11-06T08:43:00Z" w16du:dateUtc="2024-11-06T13:43:00Z"/>
        </w:rPr>
      </w:pPr>
    </w:p>
    <w:p w14:paraId="5897085B" w14:textId="6CD9DF2C" w:rsidR="0076279C" w:rsidDel="00DF2BA1" w:rsidRDefault="0076279C" w:rsidP="0076279C">
      <w:pPr>
        <w:spacing w:line="240" w:lineRule="auto"/>
        <w:jc w:val="both"/>
        <w:rPr>
          <w:del w:id="580" w:author="Billy Mitchell" w:date="2024-11-06T08:29:00Z" w16du:dateUtc="2024-11-06T13:29:00Z"/>
        </w:rPr>
      </w:pPr>
    </w:p>
    <w:p w14:paraId="1C91BE5C" w14:textId="0B167688" w:rsidR="0076279C" w:rsidDel="00DF2BA1" w:rsidRDefault="0076279C" w:rsidP="0076279C">
      <w:pPr>
        <w:spacing w:line="240" w:lineRule="auto"/>
        <w:jc w:val="both"/>
        <w:rPr>
          <w:del w:id="581" w:author="Billy Mitchell" w:date="2024-11-06T08:29:00Z" w16du:dateUtc="2024-11-06T13:29:00Z"/>
          <w:b/>
          <w:bCs/>
        </w:rPr>
      </w:pPr>
      <w:del w:id="582" w:author="Billy Mitchell" w:date="2024-11-06T08:29:00Z" w16du:dateUtc="2024-11-06T13:29:00Z">
        <w:r w:rsidRPr="00DE3DC3" w:rsidDel="00DF2BA1">
          <w:rPr>
            <w:b/>
            <w:bCs/>
            <w:highlight w:val="yellow"/>
            <w:rPrChange w:id="583"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584" w:author="Billy Mitchell" w:date="2024-11-06T08:29:00Z" w16du:dateUtc="2024-11-06T13:29:00Z"/>
          <w:b/>
        </w:rPr>
      </w:pPr>
    </w:p>
    <w:p w14:paraId="015865CA" w14:textId="77777777" w:rsidR="00DF2BA1" w:rsidRPr="00F91824" w:rsidRDefault="00DF2BA1" w:rsidP="00DF2BA1">
      <w:pPr>
        <w:spacing w:line="240" w:lineRule="auto"/>
        <w:jc w:val="both"/>
        <w:rPr>
          <w:ins w:id="585" w:author="Billy Mitchell" w:date="2024-11-06T08:30:00Z" w16du:dateUtc="2024-11-06T13:30:00Z"/>
          <w:b/>
          <w:bCs/>
        </w:rPr>
        <w:pPrChange w:id="586" w:author="Billy Mitchell" w:date="2024-11-06T08:30:00Z" w16du:dateUtc="2024-11-06T13:30:00Z">
          <w:pPr>
            <w:spacing w:line="240" w:lineRule="auto"/>
            <w:ind w:firstLine="720"/>
            <w:jc w:val="both"/>
          </w:pPr>
        </w:pPrChange>
      </w:pPr>
    </w:p>
    <w:p w14:paraId="209FFEAC" w14:textId="524CE505" w:rsidR="0076279C" w:rsidRPr="002947A3" w:rsidRDefault="0076279C" w:rsidP="00DF2BA1">
      <w:pPr>
        <w:spacing w:line="240" w:lineRule="auto"/>
        <w:jc w:val="both"/>
        <w:pPrChange w:id="587"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588" w:author="Billy Mitchell" w:date="2024-11-06T08:40:00Z" w16du:dateUtc="2024-11-06T13:40:00Z">
        <w:r w:rsidRPr="002947A3" w:rsidDel="00775A24">
          <w:delText>Expressive_V_Reflective</w:delText>
        </w:r>
      </w:del>
      <w:ins w:id="589"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590" w:author="Billy Mitchell" w:date="2024-10-30T09:48:00Z" w16du:dateUtc="2024-10-30T13:48:00Z"/>
          <w:b/>
          <w:bCs/>
          <w:rPrChange w:id="591" w:author="Billy Mitchell" w:date="2024-10-30T09:48:00Z" w16du:dateUtc="2024-10-30T13:48:00Z">
            <w:rPr>
              <w:del w:id="592" w:author="Billy Mitchell" w:date="2024-10-30T09:48:00Z" w16du:dateUtc="2024-10-30T13:48:00Z"/>
            </w:rPr>
          </w:rPrChange>
        </w:rPr>
      </w:pPr>
      <w:r w:rsidRPr="002947A3">
        <w:rPr>
          <w:b/>
          <w:bCs/>
        </w:rPr>
        <w:br w:type="page"/>
      </w:r>
      <w:commentRangeStart w:id="593"/>
      <w:commentRangeStart w:id="594"/>
      <w:ins w:id="595" w:author="Billy Mitchell" w:date="2024-10-30T09:48:00Z" w16du:dateUtc="2024-10-30T13:48:00Z">
        <w:r w:rsidR="00A565EC" w:rsidRPr="00A565EC">
          <w:rPr>
            <w:b/>
            <w:bCs/>
            <w:rPrChange w:id="596" w:author="Billy Mitchell" w:date="2024-10-30T09:48:00Z" w16du:dateUtc="2024-10-30T13:48:00Z">
              <w:rPr/>
            </w:rPrChange>
          </w:rPr>
          <w:lastRenderedPageBreak/>
          <w:t>Acknowledgments and Funding Sources</w:t>
        </w:r>
        <w:commentRangeEnd w:id="593"/>
        <w:r w:rsidR="00A565EC">
          <w:rPr>
            <w:rStyle w:val="CommentReference"/>
          </w:rPr>
          <w:commentReference w:id="593"/>
        </w:r>
      </w:ins>
      <w:commentRangeEnd w:id="594"/>
      <w:ins w:id="597" w:author="Billy Mitchell" w:date="2024-10-30T12:17:00Z" w16du:dateUtc="2024-10-30T16:17:00Z">
        <w:r w:rsidR="00FC36EA">
          <w:rPr>
            <w:rStyle w:val="CommentReference"/>
          </w:rPr>
          <w:commentReference w:id="594"/>
        </w:r>
      </w:ins>
    </w:p>
    <w:p w14:paraId="63E50BD6" w14:textId="77777777" w:rsidR="0076279C" w:rsidRPr="00A565EC" w:rsidRDefault="0076279C" w:rsidP="00F91824">
      <w:pPr>
        <w:spacing w:line="240" w:lineRule="auto"/>
        <w:jc w:val="both"/>
        <w:rPr>
          <w:b/>
          <w:bCs/>
          <w:rPrChange w:id="598"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599" w:author="Chelsea Helion" w:date="2024-10-23T10:53:00Z">
            <w:rPr>
              <w:rFonts w:ascii="Aptos" w:hAnsi="Aptos"/>
              <w:b/>
              <w:bCs/>
            </w:rPr>
          </w:rPrChange>
        </w:rPr>
      </w:pPr>
      <w:r w:rsidRPr="006E54B4">
        <w:rPr>
          <w:b/>
          <w:bCs/>
          <w:rPrChange w:id="600" w:author="Chelsea Helion" w:date="2024-10-23T10:53:00Z">
            <w:rPr>
              <w:rFonts w:ascii="Aptos" w:hAnsi="Aptos"/>
              <w:b/>
              <w:bCs/>
            </w:rPr>
          </w:rPrChange>
        </w:rPr>
        <w:br w:type="page"/>
      </w:r>
    </w:p>
    <w:p w14:paraId="4588B4A5" w14:textId="59B095E0" w:rsidR="00A565EC" w:rsidRDefault="00A565EC" w:rsidP="004F2335">
      <w:pPr>
        <w:pStyle w:val="Bibliography"/>
        <w:rPr>
          <w:ins w:id="601" w:author="Billy Mitchell" w:date="2024-10-30T09:48:00Z" w16du:dateUtc="2024-10-30T13:48:00Z"/>
          <w:b/>
          <w:bCs/>
        </w:rPr>
      </w:pPr>
      <w:commentRangeStart w:id="602"/>
      <w:ins w:id="603" w:author="Billy Mitchell" w:date="2024-10-30T09:48:00Z" w16du:dateUtc="2024-10-30T13:48:00Z">
        <w:r>
          <w:rPr>
            <w:b/>
            <w:bCs/>
          </w:rPr>
          <w:lastRenderedPageBreak/>
          <w:t>References</w:t>
        </w:r>
      </w:ins>
      <w:commentRangeEnd w:id="602"/>
      <w:ins w:id="604" w:author="Billy Mitchell" w:date="2024-10-30T12:16:00Z" w16du:dateUtc="2024-10-30T16:16:00Z">
        <w:r w:rsidR="00FC36EA">
          <w:rPr>
            <w:rStyle w:val="CommentReference"/>
          </w:rPr>
          <w:commentReference w:id="602"/>
        </w:r>
      </w:ins>
    </w:p>
    <w:p w14:paraId="00A5D61D" w14:textId="77777777" w:rsidR="00043410" w:rsidRDefault="00364897" w:rsidP="00043410">
      <w:pPr>
        <w:pStyle w:val="Bibliography"/>
      </w:pPr>
      <w:r w:rsidRPr="006E54B4">
        <w:rPr>
          <w:b/>
          <w:bCs/>
          <w:rPrChange w:id="605" w:author="Chelsea Helion" w:date="2024-10-23T10:53:00Z">
            <w:rPr>
              <w:rFonts w:ascii="Aptos" w:hAnsi="Aptos"/>
              <w:b/>
              <w:bCs/>
            </w:rPr>
          </w:rPrChange>
        </w:rPr>
        <w:fldChar w:fldCharType="begin"/>
      </w:r>
      <w:r w:rsidR="000F1891">
        <w:rPr>
          <w:b/>
          <w:bCs/>
        </w:rPr>
        <w:instrText xml:space="preserve"> ADDIN ZOTERO_BIBL {"uncited":[],"omitted":[],"custom":[]} CSL_BIBLIOGRAPHY </w:instrText>
      </w:r>
      <w:r w:rsidRPr="006E54B4">
        <w:rPr>
          <w:b/>
          <w:bCs/>
          <w:rPrChange w:id="606" w:author="Chelsea Helion" w:date="2024-10-23T10:53:00Z">
            <w:rPr>
              <w:rFonts w:ascii="Aptos" w:hAnsi="Aptos"/>
              <w:b/>
              <w:bCs/>
            </w:rPr>
          </w:rPrChange>
        </w:rPr>
        <w:fldChar w:fldCharType="separate"/>
      </w:r>
      <w:r w:rsidR="00043410">
        <w:t>1.</w:t>
      </w:r>
      <w:r w:rsidR="00043410">
        <w:tab/>
      </w:r>
      <w:proofErr w:type="spellStart"/>
      <w:r w:rsidR="00043410">
        <w:t>Saarimäki</w:t>
      </w:r>
      <w:proofErr w:type="spellEnd"/>
      <w:r w:rsidR="00043410">
        <w:t xml:space="preserve">, H. Naturalistic Stimuli in Affective Neuroimaging: A Review. </w:t>
      </w:r>
      <w:r w:rsidR="00043410">
        <w:rPr>
          <w:i/>
          <w:iCs/>
        </w:rPr>
        <w:t xml:space="preserve">Front. Hum. </w:t>
      </w:r>
      <w:proofErr w:type="spellStart"/>
      <w:r w:rsidR="00043410">
        <w:rPr>
          <w:i/>
          <w:iCs/>
        </w:rPr>
        <w:t>Neurosci</w:t>
      </w:r>
      <w:proofErr w:type="spellEnd"/>
      <w:r w:rsidR="00043410">
        <w:rPr>
          <w:i/>
          <w:iCs/>
        </w:rPr>
        <w:t>.</w:t>
      </w:r>
      <w:r w:rsidR="00043410">
        <w:t xml:space="preserve"> </w:t>
      </w:r>
      <w:r w:rsidR="00043410">
        <w:rPr>
          <w:b/>
          <w:bCs/>
        </w:rPr>
        <w:t>15</w:t>
      </w:r>
      <w:r w:rsidR="00043410">
        <w:t>, 675068 (2021).</w:t>
      </w:r>
    </w:p>
    <w:p w14:paraId="7513CAFB" w14:textId="77777777" w:rsidR="00043410" w:rsidRDefault="00043410" w:rsidP="00043410">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135F0516" w14:textId="77777777" w:rsidR="00043410" w:rsidRDefault="00043410" w:rsidP="00043410">
      <w:pPr>
        <w:pStyle w:val="Bibliography"/>
      </w:pPr>
      <w:r>
        <w:t>3.</w:t>
      </w:r>
      <w:r>
        <w:tab/>
        <w:t xml:space="preserve">Ruef, A. M. &amp; Levenson, R. W. Continuous Measurement of </w:t>
      </w:r>
      <w:proofErr w:type="spellStart"/>
      <w:r>
        <w:t>Emotion:The</w:t>
      </w:r>
      <w:proofErr w:type="spellEnd"/>
      <w:r>
        <w:t xml:space="preserve"> Affect Rating Dial. in </w:t>
      </w:r>
      <w:r>
        <w:rPr>
          <w:i/>
          <w:iCs/>
        </w:rPr>
        <w:t>Handbook of Emotion Elicitation and Assessment</w:t>
      </w:r>
      <w:r>
        <w:t xml:space="preserve"> (eds. Coan, J. A. &amp; Allen, J. J. B.) 286–297 (Oxford University </w:t>
      </w:r>
      <w:proofErr w:type="spellStart"/>
      <w:r>
        <w:t>PressNew</w:t>
      </w:r>
      <w:proofErr w:type="spellEnd"/>
      <w:r>
        <w:t xml:space="preserve"> York, NY, 2007). doi:10.1093/</w:t>
      </w:r>
      <w:proofErr w:type="spellStart"/>
      <w:r>
        <w:t>oso</w:t>
      </w:r>
      <w:proofErr w:type="spellEnd"/>
      <w:r>
        <w:t>/9780195169157.003.0018.</w:t>
      </w:r>
    </w:p>
    <w:p w14:paraId="3F52CC6C" w14:textId="77777777" w:rsidR="00043410" w:rsidRDefault="00043410" w:rsidP="00043410">
      <w:pPr>
        <w:pStyle w:val="Bibliography"/>
      </w:pPr>
      <w:r>
        <w:t>4.</w:t>
      </w:r>
      <w:r>
        <w:tab/>
      </w:r>
      <w:proofErr w:type="spellStart"/>
      <w:r>
        <w:t>Nummenmaa</w:t>
      </w:r>
      <w:proofErr w:type="spellEnd"/>
      <w:r>
        <w:t xml:space="preserve">,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6679243F" w14:textId="77777777" w:rsidR="00043410" w:rsidRDefault="00043410" w:rsidP="00043410">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50707CFF" w14:textId="77777777" w:rsidR="00043410" w:rsidRDefault="00043410" w:rsidP="00043410">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06782300" w14:textId="77777777" w:rsidR="00043410" w:rsidRDefault="00043410" w:rsidP="00043410">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49E35ABE" w14:textId="77777777" w:rsidR="00043410" w:rsidRDefault="00043410" w:rsidP="00043410">
      <w:pPr>
        <w:pStyle w:val="Bibliography"/>
      </w:pPr>
      <w:r>
        <w:t>8.</w:t>
      </w:r>
      <w:r>
        <w:tab/>
        <w:t xml:space="preserve">Chen, J. </w:t>
      </w:r>
      <w:r>
        <w:rPr>
          <w:i/>
          <w:iCs/>
        </w:rPr>
        <w:t>et al.</w:t>
      </w:r>
      <w:r>
        <w:t xml:space="preserve"> Shared memories reveal shared structure in neural activity across individuals. </w:t>
      </w:r>
      <w:r>
        <w:rPr>
          <w:i/>
          <w:iCs/>
        </w:rPr>
        <w:t xml:space="preserve">Nat </w:t>
      </w:r>
      <w:proofErr w:type="spellStart"/>
      <w:r>
        <w:rPr>
          <w:i/>
          <w:iCs/>
        </w:rPr>
        <w:t>Neurosci</w:t>
      </w:r>
      <w:proofErr w:type="spellEnd"/>
      <w:r>
        <w:t xml:space="preserve"> </w:t>
      </w:r>
      <w:r>
        <w:rPr>
          <w:b/>
          <w:bCs/>
        </w:rPr>
        <w:t>20</w:t>
      </w:r>
      <w:r>
        <w:t>, 115–125 (2017).</w:t>
      </w:r>
    </w:p>
    <w:p w14:paraId="321CF727" w14:textId="77777777" w:rsidR="00043410" w:rsidRDefault="00043410" w:rsidP="00043410">
      <w:pPr>
        <w:pStyle w:val="Bibliography"/>
      </w:pPr>
      <w:r>
        <w:t>9.</w:t>
      </w:r>
      <w:r>
        <w:tab/>
        <w:t xml:space="preserve">Finn, E. S., Corlett, P. R., Chen, G., </w:t>
      </w:r>
      <w:proofErr w:type="spellStart"/>
      <w:r>
        <w:t>Bandettini</w:t>
      </w:r>
      <w:proofErr w:type="spellEnd"/>
      <w:r>
        <w:t xml:space="preserve">, P. A. &amp; Constable, R. T. Trait paranoia shapes inter-subject synchrony in brain activity during an ambiguous social narrative. </w:t>
      </w:r>
      <w:r>
        <w:rPr>
          <w:i/>
          <w:iCs/>
        </w:rPr>
        <w:t xml:space="preserve">Nat </w:t>
      </w:r>
      <w:proofErr w:type="spellStart"/>
      <w:r>
        <w:rPr>
          <w:i/>
          <w:iCs/>
        </w:rPr>
        <w:t>Commun</w:t>
      </w:r>
      <w:proofErr w:type="spellEnd"/>
      <w:r>
        <w:t xml:space="preserve"> </w:t>
      </w:r>
      <w:r>
        <w:rPr>
          <w:b/>
          <w:bCs/>
        </w:rPr>
        <w:t>9</w:t>
      </w:r>
      <w:r>
        <w:t>, 2043 (2018).</w:t>
      </w:r>
    </w:p>
    <w:p w14:paraId="1C425BA0" w14:textId="77777777" w:rsidR="00043410" w:rsidRDefault="00043410" w:rsidP="00043410">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38C1D567" w14:textId="77777777" w:rsidR="00043410" w:rsidRDefault="00043410" w:rsidP="00043410">
      <w:pPr>
        <w:pStyle w:val="Bibliography"/>
      </w:pPr>
      <w:r>
        <w:t>11.</w:t>
      </w:r>
      <w:r>
        <w:tab/>
        <w:t xml:space="preserve">Hasson, U., Furman, O., Clark, D., </w:t>
      </w:r>
      <w:proofErr w:type="spellStart"/>
      <w:r>
        <w:t>Dudai</w:t>
      </w:r>
      <w:proofErr w:type="spellEnd"/>
      <w:r>
        <w:t xml:space="preserve">, Y. &amp; </w:t>
      </w:r>
      <w:proofErr w:type="spellStart"/>
      <w:r>
        <w:t>Davachi</w:t>
      </w:r>
      <w:proofErr w:type="spellEnd"/>
      <w:r>
        <w:t xml:space="preserve">, L. Enhanced Intersubject Correlations during Movie Viewing Correlate with Successful Episodic Encoding. </w:t>
      </w:r>
      <w:r>
        <w:rPr>
          <w:i/>
          <w:iCs/>
        </w:rPr>
        <w:t>Neuron</w:t>
      </w:r>
      <w:r>
        <w:t xml:space="preserve"> </w:t>
      </w:r>
      <w:r>
        <w:rPr>
          <w:b/>
          <w:bCs/>
        </w:rPr>
        <w:t>57</w:t>
      </w:r>
      <w:r>
        <w:t>, 452–462 (2008).</w:t>
      </w:r>
    </w:p>
    <w:p w14:paraId="7F24A6CF" w14:textId="77777777" w:rsidR="00043410" w:rsidRDefault="00043410" w:rsidP="00043410">
      <w:pPr>
        <w:pStyle w:val="Bibliography"/>
      </w:pPr>
      <w:r>
        <w:t>12.</w:t>
      </w:r>
      <w:r>
        <w:tab/>
        <w:t xml:space="preserve">Cliver, K. G. </w:t>
      </w:r>
      <w:r>
        <w:rPr>
          <w:i/>
          <w:iCs/>
        </w:rPr>
        <w:t>et al.</w:t>
      </w:r>
      <w:r>
        <w:t xml:space="preserve"> Temporal memory for threatening events encoded in a haunted house. </w:t>
      </w:r>
      <w:proofErr w:type="spellStart"/>
      <w:r>
        <w:rPr>
          <w:i/>
          <w:iCs/>
        </w:rPr>
        <w:t>Cogn</w:t>
      </w:r>
      <w:proofErr w:type="spellEnd"/>
      <w:r>
        <w:rPr>
          <w:i/>
          <w:iCs/>
        </w:rPr>
        <w:t xml:space="preserve">. </w:t>
      </w:r>
      <w:proofErr w:type="spellStart"/>
      <w:r>
        <w:rPr>
          <w:i/>
          <w:iCs/>
        </w:rPr>
        <w:t>Emot</w:t>
      </w:r>
      <w:proofErr w:type="spellEnd"/>
      <w:r>
        <w:rPr>
          <w:i/>
          <w:iCs/>
        </w:rPr>
        <w:t>.</w:t>
      </w:r>
      <w:r>
        <w:t xml:space="preserve"> 1–17 (2024) </w:t>
      </w:r>
      <w:proofErr w:type="spellStart"/>
      <w:r>
        <w:t>doi:https</w:t>
      </w:r>
      <w:proofErr w:type="spellEnd"/>
      <w:r>
        <w:t>://doi.org/10.1080/02699931.2024.2338962.</w:t>
      </w:r>
    </w:p>
    <w:p w14:paraId="3C203D99" w14:textId="77777777" w:rsidR="00043410" w:rsidRDefault="00043410" w:rsidP="00043410">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3BE7EDB9" w14:textId="77777777" w:rsidR="00043410" w:rsidRDefault="00043410" w:rsidP="00043410">
      <w:pPr>
        <w:pStyle w:val="Bibliography"/>
      </w:pPr>
      <w:r>
        <w:t>14.</w:t>
      </w:r>
      <w:r>
        <w:tab/>
        <w:t xml:space="preserve">Stasiak, J. E. </w:t>
      </w:r>
      <w:r>
        <w:rPr>
          <w:i/>
          <w:iCs/>
        </w:rPr>
        <w:t>et al.</w:t>
      </w:r>
      <w:r>
        <w:t xml:space="preserve"> Physiological arousal guides situational appraisals and metacognitive recall for naturalistic experiences. </w:t>
      </w:r>
      <w:proofErr w:type="spellStart"/>
      <w:r>
        <w:rPr>
          <w:i/>
          <w:iCs/>
        </w:rPr>
        <w:t>Neuropsychologia</w:t>
      </w:r>
      <w:proofErr w:type="spellEnd"/>
      <w:r>
        <w:t xml:space="preserve"> </w:t>
      </w:r>
      <w:r>
        <w:rPr>
          <w:b/>
          <w:bCs/>
        </w:rPr>
        <w:t>180</w:t>
      </w:r>
      <w:r>
        <w:t>, 108467 (2023).</w:t>
      </w:r>
    </w:p>
    <w:p w14:paraId="4B97B590" w14:textId="77777777" w:rsidR="00043410" w:rsidRDefault="00043410" w:rsidP="00043410">
      <w:pPr>
        <w:pStyle w:val="Bibliography"/>
      </w:pPr>
      <w:r>
        <w:t>15.</w:t>
      </w:r>
      <w:r>
        <w:tab/>
        <w:t xml:space="preserve">Tashjian, S. M., </w:t>
      </w:r>
      <w:proofErr w:type="spellStart"/>
      <w:r>
        <w:t>Fedrigo</w:t>
      </w:r>
      <w:proofErr w:type="spellEnd"/>
      <w:r>
        <w:t xml:space="preserve">, V., </w:t>
      </w:r>
      <w:proofErr w:type="spellStart"/>
      <w:r>
        <w:t>Molapour</w:t>
      </w:r>
      <w:proofErr w:type="spellEnd"/>
      <w:r>
        <w:t xml:space="preserve">, T., Mobbs, D. &amp; Camerer, C. F. Physiological responses to a haunted house threat experience: Distinct tonic and phasic effects. </w:t>
      </w:r>
      <w:r>
        <w:rPr>
          <w:i/>
          <w:iCs/>
        </w:rPr>
        <w:t>Psychological Science</w:t>
      </w:r>
      <w:r>
        <w:t xml:space="preserve"> </w:t>
      </w:r>
      <w:r>
        <w:rPr>
          <w:b/>
          <w:bCs/>
        </w:rPr>
        <w:t>33</w:t>
      </w:r>
      <w:r>
        <w:t>, 236–248 (2022).</w:t>
      </w:r>
    </w:p>
    <w:p w14:paraId="161D299C" w14:textId="77777777" w:rsidR="00043410" w:rsidRDefault="00043410" w:rsidP="00043410">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77D20668" w14:textId="77777777" w:rsidR="00043410" w:rsidRDefault="00043410" w:rsidP="00043410">
      <w:pPr>
        <w:pStyle w:val="Bibliography"/>
      </w:pPr>
      <w:r>
        <w:t>17.</w:t>
      </w:r>
      <w:r>
        <w:tab/>
        <w:t xml:space="preserve">Nastase, S. A., Goldstein, A. &amp; Hasson, U. Keep it real: rethinking the primacy of experimental control in cognitive neuroscience. </w:t>
      </w:r>
      <w:proofErr w:type="spellStart"/>
      <w:r>
        <w:rPr>
          <w:i/>
          <w:iCs/>
        </w:rPr>
        <w:t>NeuroImage</w:t>
      </w:r>
      <w:proofErr w:type="spellEnd"/>
      <w:r>
        <w:t xml:space="preserve"> </w:t>
      </w:r>
      <w:r>
        <w:rPr>
          <w:b/>
          <w:bCs/>
        </w:rPr>
        <w:t>222</w:t>
      </w:r>
      <w:r>
        <w:t>, 117254 (2020).</w:t>
      </w:r>
    </w:p>
    <w:p w14:paraId="4F4CC196" w14:textId="77777777" w:rsidR="00043410" w:rsidRDefault="00043410" w:rsidP="00043410">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EAB706E" w14:textId="77777777" w:rsidR="00043410" w:rsidRDefault="00043410" w:rsidP="00043410">
      <w:pPr>
        <w:pStyle w:val="Bibliography"/>
      </w:pPr>
      <w:r>
        <w:t>19.</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22051D1B" w14:textId="77777777" w:rsidR="00043410" w:rsidRDefault="00043410" w:rsidP="00043410">
      <w:pPr>
        <w:pStyle w:val="Bibliography"/>
      </w:pPr>
      <w:r>
        <w:t>20.</w:t>
      </w:r>
      <w:r>
        <w:tab/>
        <w:t xml:space="preserve">Hutcherson, C. A. </w:t>
      </w:r>
      <w:r>
        <w:rPr>
          <w:i/>
          <w:iCs/>
        </w:rPr>
        <w:t>et al.</w:t>
      </w:r>
      <w:r>
        <w:t xml:space="preserve"> Attention and emotion: Does rating emotion alter neural responses to amusing and sad films? </w:t>
      </w:r>
      <w:proofErr w:type="spellStart"/>
      <w:r>
        <w:rPr>
          <w:i/>
          <w:iCs/>
        </w:rPr>
        <w:t>NeuroImage</w:t>
      </w:r>
      <w:proofErr w:type="spellEnd"/>
      <w:r>
        <w:t xml:space="preserve"> </w:t>
      </w:r>
      <w:r>
        <w:rPr>
          <w:b/>
          <w:bCs/>
        </w:rPr>
        <w:t>27</w:t>
      </w:r>
      <w:r>
        <w:t>, 656–668 (2005).</w:t>
      </w:r>
    </w:p>
    <w:p w14:paraId="393A52ED" w14:textId="77777777" w:rsidR="00043410" w:rsidRDefault="00043410" w:rsidP="00043410">
      <w:pPr>
        <w:pStyle w:val="Bibliography"/>
      </w:pPr>
      <w:r>
        <w:lastRenderedPageBreak/>
        <w:t>21.</w:t>
      </w:r>
      <w:r>
        <w:tab/>
        <w:t xml:space="preserve">Hasson, U., Ghazanfar, A. A., </w:t>
      </w:r>
      <w:proofErr w:type="spellStart"/>
      <w:r>
        <w:t>Galantucci</w:t>
      </w:r>
      <w:proofErr w:type="spellEnd"/>
      <w:r>
        <w:t xml:space="preserve">, B., Garrod, S. &amp; </w:t>
      </w:r>
      <w:proofErr w:type="spellStart"/>
      <w:r>
        <w:t>Keysers</w:t>
      </w:r>
      <w:proofErr w:type="spellEnd"/>
      <w:r>
        <w:t xml:space="preserve">, C. Brain-to-brain coupling: a mechanism for creating and sharing a social world. </w:t>
      </w:r>
      <w:r>
        <w:rPr>
          <w:i/>
          <w:iCs/>
        </w:rPr>
        <w:t>Trends in Cognitive Sciences</w:t>
      </w:r>
      <w:r>
        <w:t xml:space="preserve"> </w:t>
      </w:r>
      <w:r>
        <w:rPr>
          <w:b/>
          <w:bCs/>
        </w:rPr>
        <w:t>16</w:t>
      </w:r>
      <w:r>
        <w:t>, 114–121 (2012).</w:t>
      </w:r>
    </w:p>
    <w:p w14:paraId="0D8C17D5" w14:textId="77777777" w:rsidR="00043410" w:rsidRDefault="00043410" w:rsidP="00043410">
      <w:pPr>
        <w:pStyle w:val="Bibliography"/>
      </w:pPr>
      <w:r>
        <w:t>22.</w:t>
      </w:r>
      <w:r>
        <w:tab/>
        <w:t xml:space="preserve">Posner, M. I. &amp; Petersen, S. E. The Attention System of the Human Brain. </w:t>
      </w:r>
      <w:r>
        <w:rPr>
          <w:i/>
          <w:iCs/>
        </w:rPr>
        <w:t xml:space="preserve">Annu. Rev. </w:t>
      </w:r>
      <w:proofErr w:type="spellStart"/>
      <w:r>
        <w:rPr>
          <w:i/>
          <w:iCs/>
        </w:rPr>
        <w:t>Neurosci</w:t>
      </w:r>
      <w:proofErr w:type="spellEnd"/>
      <w:r>
        <w:rPr>
          <w:i/>
          <w:iCs/>
        </w:rPr>
        <w:t>.</w:t>
      </w:r>
      <w:r>
        <w:t xml:space="preserve"> </w:t>
      </w:r>
      <w:r>
        <w:rPr>
          <w:b/>
          <w:bCs/>
        </w:rPr>
        <w:t>13</w:t>
      </w:r>
      <w:r>
        <w:t>, 25–42 (1990).</w:t>
      </w:r>
    </w:p>
    <w:p w14:paraId="527AEFAA" w14:textId="77777777" w:rsidR="00043410" w:rsidRDefault="00043410" w:rsidP="00043410">
      <w:pPr>
        <w:pStyle w:val="Bibliography"/>
      </w:pPr>
      <w:r>
        <w:t>23.</w:t>
      </w:r>
      <w:r>
        <w:tab/>
      </w:r>
      <w:proofErr w:type="spellStart"/>
      <w:r>
        <w:t>Sonkusare</w:t>
      </w:r>
      <w:proofErr w:type="spellEnd"/>
      <w:r>
        <w:t xml:space="preserve">, S., Breakspear, M. &amp; Guo, C. C. Naturalistic Stimuli in Neuroscience: Critically Acclaimed. </w:t>
      </w:r>
      <w:r>
        <w:rPr>
          <w:i/>
          <w:iCs/>
        </w:rPr>
        <w:t>Trends in Cognitive Sciences</w:t>
      </w:r>
      <w:r>
        <w:t xml:space="preserve"> </w:t>
      </w:r>
      <w:r>
        <w:rPr>
          <w:b/>
          <w:bCs/>
        </w:rPr>
        <w:t>23</w:t>
      </w:r>
      <w:r>
        <w:t>, 699–714 (2019).</w:t>
      </w:r>
    </w:p>
    <w:p w14:paraId="514929D1" w14:textId="77777777" w:rsidR="00043410" w:rsidRDefault="00043410" w:rsidP="00043410">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7ED627B0" w14:textId="77777777" w:rsidR="00043410" w:rsidRDefault="00043410" w:rsidP="00043410">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78BD994C" w14:textId="77777777" w:rsidR="00043410" w:rsidRDefault="00043410" w:rsidP="00043410">
      <w:pPr>
        <w:pStyle w:val="Bibliography"/>
      </w:pPr>
      <w:r>
        <w:t>26.</w:t>
      </w:r>
      <w:r>
        <w:tab/>
      </w:r>
      <w:proofErr w:type="spellStart"/>
      <w:r>
        <w:t>Sawahata</w:t>
      </w:r>
      <w:proofErr w:type="spellEnd"/>
      <w:r>
        <w:t xml:space="preserve">, Y., Komine, K., Morita, T. &amp; Hiruma, N. Decoding humor experiences from brain activity of people viewing comedy movies. </w:t>
      </w:r>
      <w:r>
        <w:rPr>
          <w:i/>
          <w:iCs/>
        </w:rPr>
        <w:t>PLOS ONE</w:t>
      </w:r>
      <w:r>
        <w:t xml:space="preserve"> </w:t>
      </w:r>
      <w:r>
        <w:rPr>
          <w:b/>
          <w:bCs/>
        </w:rPr>
        <w:t>8</w:t>
      </w:r>
      <w:r>
        <w:t>, (2013).</w:t>
      </w:r>
    </w:p>
    <w:p w14:paraId="1CAEFD4F" w14:textId="77777777" w:rsidR="00043410" w:rsidRDefault="00043410" w:rsidP="00043410">
      <w:pPr>
        <w:pStyle w:val="Bibliography"/>
      </w:pPr>
      <w:r>
        <w:t>27.</w:t>
      </w:r>
      <w:r>
        <w:tab/>
        <w:t xml:space="preserve">Wallentin, M. </w:t>
      </w:r>
      <w:r>
        <w:rPr>
          <w:i/>
          <w:iCs/>
        </w:rPr>
        <w:t>et al.</w:t>
      </w:r>
      <w:r>
        <w:t xml:space="preserve"> Amygdala and heart rate variability responses from listening to emotionally intense parts of a story. </w:t>
      </w:r>
      <w:proofErr w:type="spellStart"/>
      <w:r>
        <w:rPr>
          <w:i/>
          <w:iCs/>
        </w:rPr>
        <w:t>NeuroImage</w:t>
      </w:r>
      <w:proofErr w:type="spellEnd"/>
      <w:r>
        <w:t xml:space="preserve"> </w:t>
      </w:r>
      <w:r>
        <w:rPr>
          <w:b/>
          <w:bCs/>
        </w:rPr>
        <w:t>58</w:t>
      </w:r>
      <w:r>
        <w:t>, 963–973 (2011).</w:t>
      </w:r>
    </w:p>
    <w:p w14:paraId="00388D8E" w14:textId="77777777" w:rsidR="00043410" w:rsidRDefault="00043410" w:rsidP="00043410">
      <w:pPr>
        <w:pStyle w:val="Bibliography"/>
      </w:pPr>
      <w:r>
        <w:t>28.</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149B2980" w14:textId="77777777" w:rsidR="00043410" w:rsidRDefault="00043410" w:rsidP="00043410">
      <w:pPr>
        <w:pStyle w:val="Bibliography"/>
      </w:pPr>
      <w:r>
        <w:t>29.</w:t>
      </w:r>
      <w:r>
        <w:tab/>
        <w:t xml:space="preserve">Taylor, S. F., Phan, K. L., Decker, L. R. &amp; </w:t>
      </w:r>
      <w:proofErr w:type="spellStart"/>
      <w:r>
        <w:t>Liberzon</w:t>
      </w:r>
      <w:proofErr w:type="spellEnd"/>
      <w:r>
        <w:t xml:space="preserve">, I. Subjective rating of emotionally salient stimuli modulates neural activity. </w:t>
      </w:r>
      <w:proofErr w:type="spellStart"/>
      <w:r>
        <w:rPr>
          <w:i/>
          <w:iCs/>
        </w:rPr>
        <w:t>NeuroImage</w:t>
      </w:r>
      <w:proofErr w:type="spellEnd"/>
      <w:r>
        <w:t xml:space="preserve"> </w:t>
      </w:r>
      <w:r>
        <w:rPr>
          <w:b/>
          <w:bCs/>
        </w:rPr>
        <w:t>18</w:t>
      </w:r>
      <w:r>
        <w:t>, 650–659 (2003).</w:t>
      </w:r>
    </w:p>
    <w:p w14:paraId="1F93CDB9" w14:textId="77777777" w:rsidR="00043410" w:rsidRDefault="00043410" w:rsidP="00043410">
      <w:pPr>
        <w:pStyle w:val="Bibliography"/>
      </w:pPr>
      <w:r>
        <w:t>30.</w:t>
      </w:r>
      <w:r>
        <w:tab/>
      </w:r>
      <w:proofErr w:type="spellStart"/>
      <w:r>
        <w:t>Lahnakoski</w:t>
      </w:r>
      <w:proofErr w:type="spellEnd"/>
      <w:r>
        <w:t xml:space="preserve">,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0447F939" w14:textId="77777777" w:rsidR="00043410" w:rsidRDefault="00043410" w:rsidP="00043410">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5830C28B" w14:textId="77777777" w:rsidR="00043410" w:rsidRDefault="00043410" w:rsidP="00043410">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61A4293C" w14:textId="77777777" w:rsidR="00043410" w:rsidRDefault="00043410" w:rsidP="00043410">
      <w:pPr>
        <w:pStyle w:val="Bibliography"/>
      </w:pPr>
      <w:r>
        <w:lastRenderedPageBreak/>
        <w:t>33.</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71CEBB5C" w14:textId="77777777" w:rsidR="00043410" w:rsidRDefault="00043410" w:rsidP="00043410">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22F6AD16" w14:textId="77777777" w:rsidR="00043410" w:rsidRDefault="00043410" w:rsidP="00043410">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6C5AF7C9" w14:textId="77777777" w:rsidR="00043410" w:rsidRDefault="00043410" w:rsidP="00043410">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78E0CF34" w14:textId="77777777" w:rsidR="00043410" w:rsidRDefault="00043410" w:rsidP="00043410">
      <w:pPr>
        <w:pStyle w:val="Bibliography"/>
      </w:pPr>
      <w:r>
        <w:t>37.</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637A0163" w14:textId="77777777" w:rsidR="00043410" w:rsidRDefault="00043410" w:rsidP="00043410">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5A942AC6" w14:textId="77777777" w:rsidR="00043410" w:rsidRDefault="00043410" w:rsidP="00043410">
      <w:pPr>
        <w:pStyle w:val="Bibliography"/>
      </w:pPr>
      <w:r>
        <w:t>39.</w:t>
      </w:r>
      <w:r>
        <w:tab/>
      </w:r>
      <w:proofErr w:type="spellStart"/>
      <w:r>
        <w:t>Yarkoni</w:t>
      </w:r>
      <w:proofErr w:type="spellEnd"/>
      <w:r>
        <w:t xml:space="preserve">, T., Poldrack, R. A., Nichols, T. E., Van Essen, D. C. &amp; Wager, T. D. </w:t>
      </w:r>
      <w:proofErr w:type="spellStart"/>
      <w:r>
        <w:t>NeuroSynth</w:t>
      </w:r>
      <w:proofErr w:type="spellEnd"/>
      <w:r>
        <w:t xml:space="preserve">: a new platform for large-scale automated synthesis of human functional neuroimaging data. </w:t>
      </w:r>
      <w:r>
        <w:rPr>
          <w:i/>
          <w:iCs/>
        </w:rPr>
        <w:t xml:space="preserve">Front. </w:t>
      </w:r>
      <w:proofErr w:type="spellStart"/>
      <w:r>
        <w:rPr>
          <w:i/>
          <w:iCs/>
        </w:rPr>
        <w:t>Neuroinform</w:t>
      </w:r>
      <w:proofErr w:type="spellEnd"/>
      <w:r>
        <w:rPr>
          <w:i/>
          <w:iCs/>
        </w:rPr>
        <w:t>.</w:t>
      </w:r>
      <w:r>
        <w:t xml:space="preserve"> </w:t>
      </w:r>
      <w:r>
        <w:rPr>
          <w:b/>
          <w:bCs/>
        </w:rPr>
        <w:t>5</w:t>
      </w:r>
      <w:r>
        <w:t>, (2011).</w:t>
      </w:r>
    </w:p>
    <w:p w14:paraId="0139D8C8" w14:textId="77777777" w:rsidR="00043410" w:rsidRDefault="00043410" w:rsidP="00043410">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233E24E2" w14:textId="77777777" w:rsidR="00043410" w:rsidRDefault="00043410" w:rsidP="00043410">
      <w:pPr>
        <w:pStyle w:val="Bibliography"/>
      </w:pPr>
      <w:r>
        <w:t>41.</w:t>
      </w:r>
      <w:r>
        <w:tab/>
        <w:t xml:space="preserve">Lee, H. &amp; Chen, J. Predicting memory from the network structure of naturalistic events. </w:t>
      </w:r>
      <w:r>
        <w:rPr>
          <w:i/>
          <w:iCs/>
        </w:rPr>
        <w:t xml:space="preserve">Nat </w:t>
      </w:r>
      <w:proofErr w:type="spellStart"/>
      <w:r>
        <w:rPr>
          <w:i/>
          <w:iCs/>
        </w:rPr>
        <w:t>Commun</w:t>
      </w:r>
      <w:proofErr w:type="spellEnd"/>
      <w:r>
        <w:t xml:space="preserve"> </w:t>
      </w:r>
      <w:r>
        <w:rPr>
          <w:b/>
          <w:bCs/>
        </w:rPr>
        <w:t>13</w:t>
      </w:r>
      <w:r>
        <w:t>, 4235 (2022).</w:t>
      </w:r>
    </w:p>
    <w:p w14:paraId="2219BCBC" w14:textId="77777777" w:rsidR="00043410" w:rsidRDefault="00043410" w:rsidP="00043410">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506A33FA" w14:textId="77777777" w:rsidR="00043410" w:rsidRDefault="00043410" w:rsidP="00043410">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131–199 (Elsevier Academic Press, San Diego,  CA,  US, 2017). doi:10.1016/bs.aesp.2017.03.001.</w:t>
      </w:r>
    </w:p>
    <w:p w14:paraId="1558DE71" w14:textId="77777777" w:rsidR="00043410" w:rsidRDefault="00043410" w:rsidP="00043410">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0D5A6454" w14:textId="77777777" w:rsidR="00043410" w:rsidRDefault="00043410" w:rsidP="00043410">
      <w:pPr>
        <w:pStyle w:val="Bibliography"/>
      </w:pPr>
      <w:r>
        <w:t>45.</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5FC7A4BC" w14:textId="77777777" w:rsidR="00043410" w:rsidRDefault="00043410" w:rsidP="00043410">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09079F4F" w14:textId="77777777" w:rsidR="00043410" w:rsidRDefault="00043410" w:rsidP="00043410">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04775978" w14:textId="77777777" w:rsidR="00043410" w:rsidRDefault="00043410" w:rsidP="00043410">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71AFF3CF" w14:textId="77777777" w:rsidR="00043410" w:rsidRDefault="00043410" w:rsidP="00043410">
      <w:pPr>
        <w:pStyle w:val="Bibliography"/>
      </w:pPr>
      <w:r>
        <w:t>49.</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06293447" w14:textId="77777777" w:rsidR="00043410" w:rsidRDefault="00043410" w:rsidP="00043410">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75C746CE" w14:textId="77777777" w:rsidR="00043410" w:rsidRDefault="00043410" w:rsidP="00043410">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78F443D2" w14:textId="77777777" w:rsidR="00043410" w:rsidRDefault="00043410" w:rsidP="00043410">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4DDABA36" w14:textId="77777777" w:rsidR="00043410" w:rsidRDefault="00043410" w:rsidP="00043410">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5B268B3F" w14:textId="77777777" w:rsidR="00043410" w:rsidRDefault="00043410" w:rsidP="00043410">
      <w:pPr>
        <w:pStyle w:val="Bibliography"/>
      </w:pPr>
      <w:r>
        <w:t>54.</w:t>
      </w:r>
      <w:r>
        <w:tab/>
        <w:t xml:space="preserve">Hasson, U. </w:t>
      </w:r>
      <w:r>
        <w:rPr>
          <w:i/>
          <w:iCs/>
        </w:rPr>
        <w:t>et al.</w:t>
      </w:r>
      <w:r>
        <w:t xml:space="preserve"> </w:t>
      </w:r>
      <w:proofErr w:type="spellStart"/>
      <w:r>
        <w:t>Neurocinematics</w:t>
      </w:r>
      <w:proofErr w:type="spellEnd"/>
      <w:r>
        <w:t xml:space="preserve">: The Neuroscience of Film. </w:t>
      </w:r>
      <w:r>
        <w:rPr>
          <w:i/>
          <w:iCs/>
        </w:rPr>
        <w:t>Projections</w:t>
      </w:r>
      <w:r>
        <w:t xml:space="preserve"> </w:t>
      </w:r>
      <w:r>
        <w:rPr>
          <w:b/>
          <w:bCs/>
        </w:rPr>
        <w:t>2</w:t>
      </w:r>
      <w:r>
        <w:t>, 1–26 (2008).</w:t>
      </w:r>
    </w:p>
    <w:p w14:paraId="70B8E3B9" w14:textId="77777777" w:rsidR="00043410" w:rsidRDefault="00043410" w:rsidP="00043410">
      <w:pPr>
        <w:pStyle w:val="Bibliography"/>
      </w:pPr>
      <w:r>
        <w:t>55.</w:t>
      </w:r>
      <w:r>
        <w:tab/>
      </w:r>
      <w:proofErr w:type="spellStart"/>
      <w:r>
        <w:t>FeldmanHall</w:t>
      </w:r>
      <w:proofErr w:type="spellEnd"/>
      <w:r>
        <w:t xml:space="preserve">, O. &amp; </w:t>
      </w:r>
      <w:proofErr w:type="spellStart"/>
      <w:r>
        <w:t>Shenhav</w:t>
      </w:r>
      <w:proofErr w:type="spellEnd"/>
      <w:r>
        <w:t xml:space="preserve">, A. Resolving uncertainty in a social world. </w:t>
      </w:r>
      <w:r>
        <w:rPr>
          <w:i/>
          <w:iCs/>
        </w:rPr>
        <w:t xml:space="preserve">Nat Hum </w:t>
      </w:r>
      <w:proofErr w:type="spellStart"/>
      <w:r>
        <w:rPr>
          <w:i/>
          <w:iCs/>
        </w:rPr>
        <w:t>Behav</w:t>
      </w:r>
      <w:proofErr w:type="spellEnd"/>
      <w:r>
        <w:t xml:space="preserve"> </w:t>
      </w:r>
      <w:r>
        <w:rPr>
          <w:b/>
          <w:bCs/>
        </w:rPr>
        <w:t>3</w:t>
      </w:r>
      <w:r>
        <w:t>, 426–435 (2019).</w:t>
      </w:r>
    </w:p>
    <w:p w14:paraId="0005295F" w14:textId="77777777" w:rsidR="00043410" w:rsidRDefault="00043410" w:rsidP="00043410">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6110CA0C" w14:textId="77777777" w:rsidR="00043410" w:rsidRDefault="00043410" w:rsidP="00043410">
      <w:pPr>
        <w:pStyle w:val="Bibliography"/>
      </w:pPr>
      <w:r>
        <w:t>57.</w:t>
      </w:r>
      <w:r>
        <w:tab/>
        <w:t xml:space="preserve">Power, J. D., Barnes, K. A., Snyder, A. Z., </w:t>
      </w:r>
      <w:proofErr w:type="spellStart"/>
      <w:r>
        <w:t>Schlaggar</w:t>
      </w:r>
      <w:proofErr w:type="spellEnd"/>
      <w:r>
        <w:t xml:space="preserve">, B. L. &amp; Petersen, S. E. Spurious but systematic correlations in functional connectivity MRI networks arise from subject motion. </w:t>
      </w:r>
      <w:r>
        <w:rPr>
          <w:i/>
          <w:iCs/>
        </w:rPr>
        <w:t>Neuroimage</w:t>
      </w:r>
      <w:r>
        <w:t xml:space="preserve"> </w:t>
      </w:r>
      <w:r>
        <w:rPr>
          <w:b/>
          <w:bCs/>
        </w:rPr>
        <w:t>59</w:t>
      </w:r>
      <w:r>
        <w:t>, 2142–2154 (2012).</w:t>
      </w:r>
    </w:p>
    <w:p w14:paraId="5C241277" w14:textId="77777777" w:rsidR="00043410" w:rsidRDefault="00043410" w:rsidP="00043410">
      <w:pPr>
        <w:pStyle w:val="Bibliography"/>
      </w:pPr>
      <w:r>
        <w:t>58.</w:t>
      </w:r>
      <w:r>
        <w:tab/>
        <w:t xml:space="preserve">Reilly, J. </w:t>
      </w:r>
      <w:r>
        <w:rPr>
          <w:i/>
          <w:iCs/>
        </w:rPr>
        <w:t>et al.</w:t>
      </w:r>
      <w:r>
        <w:t xml:space="preserve"> Dynamics of Language Use and Alignment in Different-Age Conversation Partners. </w:t>
      </w:r>
      <w:proofErr w:type="spellStart"/>
      <w:r>
        <w:rPr>
          <w:i/>
          <w:iCs/>
        </w:rPr>
        <w:t>PsyArxiv</w:t>
      </w:r>
      <w:proofErr w:type="spellEnd"/>
      <w:r>
        <w:t xml:space="preserve"> (2023) </w:t>
      </w:r>
      <w:proofErr w:type="spellStart"/>
      <w:r>
        <w:t>doi:https</w:t>
      </w:r>
      <w:proofErr w:type="spellEnd"/>
      <w:r>
        <w:t>://doi.org/10.31234/osf.io/3crua.</w:t>
      </w:r>
    </w:p>
    <w:p w14:paraId="6EE53A57" w14:textId="77777777" w:rsidR="00043410" w:rsidRDefault="00043410" w:rsidP="00043410">
      <w:pPr>
        <w:pStyle w:val="Bibliography"/>
      </w:pPr>
      <w:r>
        <w:t>59.</w:t>
      </w:r>
      <w:r>
        <w:tab/>
        <w:t xml:space="preserve">Sievers, B., Welker, C., Hasson, U., Kleinbaum, A. M. &amp; Wheatley, T. Consensus-building conversation leads to neural alignment. </w:t>
      </w:r>
      <w:r>
        <w:rPr>
          <w:i/>
          <w:iCs/>
        </w:rPr>
        <w:t xml:space="preserve">Nat </w:t>
      </w:r>
      <w:proofErr w:type="spellStart"/>
      <w:r>
        <w:rPr>
          <w:i/>
          <w:iCs/>
        </w:rPr>
        <w:t>Commun</w:t>
      </w:r>
      <w:proofErr w:type="spellEnd"/>
      <w:r>
        <w:t xml:space="preserve"> </w:t>
      </w:r>
      <w:r>
        <w:rPr>
          <w:b/>
          <w:bCs/>
        </w:rPr>
        <w:t>15</w:t>
      </w:r>
      <w:r>
        <w:t>, 3936 (2024).</w:t>
      </w:r>
    </w:p>
    <w:p w14:paraId="6AFC1703" w14:textId="77777777" w:rsidR="00043410" w:rsidRDefault="00043410" w:rsidP="00043410">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640BAE39" w14:textId="77777777" w:rsidR="00043410" w:rsidRDefault="00043410" w:rsidP="00043410">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F279C58" w14:textId="77777777" w:rsidR="00043410" w:rsidRDefault="00043410" w:rsidP="00043410">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1DA5BB6E" w14:textId="77777777" w:rsidR="00043410" w:rsidRDefault="00043410" w:rsidP="00043410">
      <w:pPr>
        <w:pStyle w:val="Bibliography"/>
      </w:pPr>
      <w:r>
        <w:t>63.</w:t>
      </w:r>
      <w:r>
        <w:tab/>
        <w:t>van Rossum, G. Python tutorial. (1995).</w:t>
      </w:r>
    </w:p>
    <w:p w14:paraId="7A142E2B" w14:textId="77777777" w:rsidR="00043410" w:rsidRDefault="00043410" w:rsidP="00043410">
      <w:pPr>
        <w:pStyle w:val="Bibliography"/>
      </w:pPr>
      <w:r>
        <w:t>64.</w:t>
      </w:r>
      <w:r>
        <w:tab/>
        <w:t xml:space="preserve">Peirce, J. </w:t>
      </w:r>
      <w:r>
        <w:rPr>
          <w:i/>
          <w:iCs/>
        </w:rPr>
        <w:t>et al.</w:t>
      </w:r>
      <w:r>
        <w:t xml:space="preserve"> PsychoPy2: Experiments in behavior made easy. </w:t>
      </w:r>
      <w:proofErr w:type="spellStart"/>
      <w:r>
        <w:rPr>
          <w:i/>
          <w:iCs/>
        </w:rPr>
        <w:t>Behav</w:t>
      </w:r>
      <w:proofErr w:type="spellEnd"/>
      <w:r>
        <w:rPr>
          <w:i/>
          <w:iCs/>
        </w:rPr>
        <w:t xml:space="preserve"> Res</w:t>
      </w:r>
      <w:r>
        <w:t xml:space="preserve"> </w:t>
      </w:r>
      <w:r>
        <w:rPr>
          <w:b/>
          <w:bCs/>
        </w:rPr>
        <w:t>51</w:t>
      </w:r>
      <w:r>
        <w:t>, 195–203 (2019).</w:t>
      </w:r>
    </w:p>
    <w:p w14:paraId="733C2533" w14:textId="77777777" w:rsidR="00043410" w:rsidRDefault="00043410" w:rsidP="00043410">
      <w:pPr>
        <w:pStyle w:val="Bibliography"/>
      </w:pPr>
      <w:r>
        <w:t>65.</w:t>
      </w:r>
      <w:r>
        <w:tab/>
      </w:r>
      <w:proofErr w:type="spellStart"/>
      <w:r>
        <w:t>Halchenko</w:t>
      </w:r>
      <w:proofErr w:type="spellEnd"/>
      <w:r>
        <w:t xml:space="preserve">, Y. </w:t>
      </w:r>
      <w:r>
        <w:rPr>
          <w:i/>
          <w:iCs/>
        </w:rPr>
        <w:t>et al.</w:t>
      </w:r>
      <w:r>
        <w:t xml:space="preserve"> </w:t>
      </w:r>
      <w:proofErr w:type="spellStart"/>
      <w:r>
        <w:t>nipy</w:t>
      </w:r>
      <w:proofErr w:type="spellEnd"/>
      <w:r>
        <w:t>/</w:t>
      </w:r>
      <w:proofErr w:type="spellStart"/>
      <w:r>
        <w:t>heudiconv</w:t>
      </w:r>
      <w:proofErr w:type="spellEnd"/>
      <w:r>
        <w:t xml:space="preserve">: </w:t>
      </w:r>
      <w:proofErr w:type="spellStart"/>
      <w:r>
        <w:t>Zenodo</w:t>
      </w:r>
      <w:proofErr w:type="spellEnd"/>
      <w:r>
        <w:t xml:space="preserve"> https://doi.org/10.5281/zenodo.5557588 (2021).</w:t>
      </w:r>
    </w:p>
    <w:p w14:paraId="656BFFD9" w14:textId="77777777" w:rsidR="00043410" w:rsidRDefault="00043410" w:rsidP="00043410">
      <w:pPr>
        <w:pStyle w:val="Bibliography"/>
      </w:pPr>
      <w:r>
        <w:t>66.</w:t>
      </w:r>
      <w:r>
        <w:tab/>
        <w:t xml:space="preserve">Esteban, O. </w:t>
      </w:r>
      <w:r>
        <w:rPr>
          <w:i/>
          <w:iCs/>
        </w:rPr>
        <w:t>et al.</w:t>
      </w:r>
      <w:r>
        <w:t xml:space="preserve"> </w:t>
      </w:r>
      <w:proofErr w:type="spellStart"/>
      <w:r>
        <w:t>Poldracklab</w:t>
      </w:r>
      <w:proofErr w:type="spellEnd"/>
      <w:r>
        <w:t>/</w:t>
      </w:r>
      <w:proofErr w:type="spellStart"/>
      <w:r>
        <w:t>Fmriprep</w:t>
      </w:r>
      <w:proofErr w:type="spellEnd"/>
      <w:r>
        <w:t xml:space="preserve">: 1.0.0-Rc5. </w:t>
      </w:r>
      <w:proofErr w:type="spellStart"/>
      <w:r>
        <w:t>Zenodo</w:t>
      </w:r>
      <w:proofErr w:type="spellEnd"/>
      <w:r>
        <w:t xml:space="preserve"> https://doi.org/10.5281/ZENODO.996169 (2017).</w:t>
      </w:r>
    </w:p>
    <w:p w14:paraId="7B431E71" w14:textId="77777777" w:rsidR="00043410" w:rsidRDefault="00043410" w:rsidP="00043410">
      <w:pPr>
        <w:pStyle w:val="Bibliography"/>
      </w:pPr>
      <w:r>
        <w:t>67.</w:t>
      </w:r>
      <w:r>
        <w:tab/>
        <w:t xml:space="preserve">Jenkinson, M., Beckmann, C. F., Behrens, T. E. J., Woolrich, M. W. &amp; Smith, S. M. FSL. </w:t>
      </w:r>
      <w:proofErr w:type="spellStart"/>
      <w:r>
        <w:rPr>
          <w:i/>
          <w:iCs/>
        </w:rPr>
        <w:t>NeuroImage</w:t>
      </w:r>
      <w:proofErr w:type="spellEnd"/>
      <w:r>
        <w:t xml:space="preserve"> </w:t>
      </w:r>
      <w:r>
        <w:rPr>
          <w:b/>
          <w:bCs/>
        </w:rPr>
        <w:t>62</w:t>
      </w:r>
      <w:r>
        <w:t>, 782–790 (2012).</w:t>
      </w:r>
    </w:p>
    <w:p w14:paraId="58F3C37E" w14:textId="77777777" w:rsidR="00043410" w:rsidRDefault="00043410" w:rsidP="00043410">
      <w:pPr>
        <w:pStyle w:val="Bibliography"/>
      </w:pPr>
      <w:r>
        <w:lastRenderedPageBreak/>
        <w:t>68.</w:t>
      </w:r>
      <w:r>
        <w:tab/>
        <w:t xml:space="preserve">Chang, L., Eshin Jolly, Cheong, J. H., </w:t>
      </w:r>
      <w:proofErr w:type="spellStart"/>
      <w:r>
        <w:t>Burnashev</w:t>
      </w:r>
      <w:proofErr w:type="spellEnd"/>
      <w:r>
        <w:t xml:space="preserve">, A. &amp; Chen, A. </w:t>
      </w:r>
      <w:proofErr w:type="spellStart"/>
      <w:r>
        <w:t>cosanlab</w:t>
      </w:r>
      <w:proofErr w:type="spellEnd"/>
      <w:r>
        <w:t>/</w:t>
      </w:r>
      <w:proofErr w:type="spellStart"/>
      <w:r>
        <w:t>nltools</w:t>
      </w:r>
      <w:proofErr w:type="spellEnd"/>
      <w:r>
        <w:t xml:space="preserve">: 0.3.11. </w:t>
      </w:r>
      <w:proofErr w:type="spellStart"/>
      <w:r>
        <w:t>Zenodo</w:t>
      </w:r>
      <w:proofErr w:type="spellEnd"/>
      <w:r>
        <w:t xml:space="preserve"> https://doi.org/10.5281/ZENODO.2229813 (2018).</w:t>
      </w:r>
    </w:p>
    <w:p w14:paraId="1A9FAF16" w14:textId="77777777" w:rsidR="00043410" w:rsidRDefault="00043410" w:rsidP="00043410">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7B0CB18F" w14:textId="77777777" w:rsidR="00043410" w:rsidRDefault="00043410" w:rsidP="00043410">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3104C199" w14:textId="77777777" w:rsidR="00043410" w:rsidRDefault="00043410" w:rsidP="00043410">
      <w:pPr>
        <w:pStyle w:val="Bibliography"/>
      </w:pPr>
      <w:r>
        <w:t>71.</w:t>
      </w:r>
      <w:r>
        <w:tab/>
      </w:r>
      <w:r>
        <w:rPr>
          <w:i/>
          <w:iCs/>
        </w:rPr>
        <w:t>How to Use FEAT While Skipping Registration</w:t>
      </w:r>
      <w:r>
        <w:t>. (</w:t>
      </w:r>
      <w:proofErr w:type="spellStart"/>
      <w:r>
        <w:t>Youtube</w:t>
      </w:r>
      <w:proofErr w:type="spellEnd"/>
      <w:r>
        <w:t>, 2017).</w:t>
      </w:r>
    </w:p>
    <w:p w14:paraId="1E83CDCC" w14:textId="77777777" w:rsidR="00043410" w:rsidRDefault="00043410" w:rsidP="00043410">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417ABBF6" w14:textId="77777777" w:rsidR="00043410" w:rsidRDefault="00043410" w:rsidP="00043410">
      <w:pPr>
        <w:pStyle w:val="Bibliography"/>
      </w:pPr>
      <w:r>
        <w:t>73.</w:t>
      </w:r>
      <w:r>
        <w:tab/>
        <w:t xml:space="preserve">Power, J. D., </w:t>
      </w:r>
      <w:proofErr w:type="spellStart"/>
      <w:r>
        <w:t>Schlaggar</w:t>
      </w:r>
      <w:proofErr w:type="spellEnd"/>
      <w:r>
        <w:t xml:space="preserve">, B. L. &amp; Petersen, S. E. Studying Brain Organization via Spontaneous fMRI Signal. </w:t>
      </w:r>
      <w:r>
        <w:rPr>
          <w:i/>
          <w:iCs/>
        </w:rPr>
        <w:t>Neuron</w:t>
      </w:r>
      <w:r>
        <w:t xml:space="preserve"> </w:t>
      </w:r>
      <w:r>
        <w:rPr>
          <w:b/>
          <w:bCs/>
        </w:rPr>
        <w:t>84</w:t>
      </w:r>
      <w:r>
        <w:t>, 681–696 (2014).</w:t>
      </w:r>
    </w:p>
    <w:p w14:paraId="1C89B6B1" w14:textId="77777777" w:rsidR="00043410" w:rsidRDefault="00043410" w:rsidP="00043410">
      <w:pPr>
        <w:pStyle w:val="Bibliography"/>
      </w:pPr>
      <w:r>
        <w:t>74.</w:t>
      </w:r>
      <w:r>
        <w:tab/>
      </w:r>
      <w:proofErr w:type="spellStart"/>
      <w:r>
        <w:t>Bradski</w:t>
      </w:r>
      <w:proofErr w:type="spellEnd"/>
      <w:r>
        <w:t>, G. The OpenCV Library. (2000).</w:t>
      </w:r>
    </w:p>
    <w:p w14:paraId="6A327479" w14:textId="77777777" w:rsidR="00043410" w:rsidRDefault="00043410" w:rsidP="00043410">
      <w:pPr>
        <w:pStyle w:val="Bibliography"/>
      </w:pPr>
      <w:r>
        <w:t>75.</w:t>
      </w:r>
      <w:r>
        <w:tab/>
        <w:t xml:space="preserve">McFee, B. </w:t>
      </w:r>
      <w:r>
        <w:rPr>
          <w:i/>
          <w:iCs/>
        </w:rPr>
        <w:t>et al.</w:t>
      </w:r>
      <w:r>
        <w:t xml:space="preserve"> </w:t>
      </w:r>
      <w:proofErr w:type="spellStart"/>
      <w:r>
        <w:t>librosa</w:t>
      </w:r>
      <w:proofErr w:type="spellEnd"/>
      <w:r>
        <w:t xml:space="preserve">: Audio and music signal analysis in python. in </w:t>
      </w:r>
      <w:r>
        <w:rPr>
          <w:i/>
          <w:iCs/>
        </w:rPr>
        <w:t>Proceedings of the 14th python in science conference</w:t>
      </w:r>
      <w:r>
        <w:t xml:space="preserve"> vol. 8 (2015).</w:t>
      </w:r>
    </w:p>
    <w:p w14:paraId="2CAB2D6F" w14:textId="77777777" w:rsidR="00043410" w:rsidRDefault="00043410" w:rsidP="00043410">
      <w:pPr>
        <w:pStyle w:val="Bibliography"/>
      </w:pPr>
      <w:r>
        <w:t>76.</w:t>
      </w:r>
      <w:r>
        <w:tab/>
        <w:t>OpenAI. Whisper. (2023).</w:t>
      </w:r>
    </w:p>
    <w:p w14:paraId="3DFACF3F" w14:textId="77777777" w:rsidR="00043410" w:rsidRDefault="00043410" w:rsidP="00043410">
      <w:pPr>
        <w:pStyle w:val="Bibliography"/>
      </w:pPr>
      <w:r>
        <w:t>77.</w:t>
      </w:r>
      <w:r>
        <w:tab/>
      </w:r>
      <w:proofErr w:type="spellStart"/>
      <w:r>
        <w:t>Ageitgey</w:t>
      </w:r>
      <w:proofErr w:type="spellEnd"/>
      <w:r>
        <w:t>, A. face-recognition. (2023).</w:t>
      </w:r>
    </w:p>
    <w:p w14:paraId="59ED6825" w14:textId="77777777" w:rsidR="00043410" w:rsidRDefault="00043410" w:rsidP="00043410">
      <w:pPr>
        <w:pStyle w:val="Bibliography"/>
      </w:pPr>
      <w:r>
        <w:t>78.</w:t>
      </w:r>
      <w:r>
        <w:tab/>
        <w:t xml:space="preserve">Woo, C.-W., Krishnan, A. &amp; Wager, T. D. Cluster-extent based thresholding in fMRI analyses: Pitfalls and recommendations. </w:t>
      </w:r>
      <w:proofErr w:type="spellStart"/>
      <w:r>
        <w:rPr>
          <w:i/>
          <w:iCs/>
        </w:rPr>
        <w:t>NeuroImage</w:t>
      </w:r>
      <w:proofErr w:type="spellEnd"/>
      <w:r>
        <w:t xml:space="preserve"> </w:t>
      </w:r>
      <w:r>
        <w:rPr>
          <w:b/>
          <w:bCs/>
        </w:rPr>
        <w:t>91</w:t>
      </w:r>
      <w:r>
        <w:t>, 412–419 (2014).</w:t>
      </w:r>
    </w:p>
    <w:p w14:paraId="03C13F7E" w14:textId="77777777" w:rsidR="00043410" w:rsidRDefault="00043410" w:rsidP="00043410">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proofErr w:type="spellStart"/>
      <w:r>
        <w:rPr>
          <w:i/>
          <w:iCs/>
        </w:rPr>
        <w:t>NeuroImage</w:t>
      </w:r>
      <w:proofErr w:type="spellEnd"/>
      <w:r>
        <w:t xml:space="preserve"> </w:t>
      </w:r>
      <w:r>
        <w:rPr>
          <w:b/>
          <w:bCs/>
        </w:rPr>
        <w:t>142</w:t>
      </w:r>
      <w:r>
        <w:t>, 248–259 (2016).</w:t>
      </w:r>
    </w:p>
    <w:p w14:paraId="27AD7567" w14:textId="77777777" w:rsidR="00043410" w:rsidRDefault="00043410" w:rsidP="00043410">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447DC5D6" w14:textId="77777777" w:rsidR="00043410" w:rsidRDefault="00043410" w:rsidP="00043410">
      <w:pPr>
        <w:pStyle w:val="Bibliography"/>
      </w:pPr>
      <w:r>
        <w:lastRenderedPageBreak/>
        <w:t>81.</w:t>
      </w:r>
      <w:r>
        <w:tab/>
      </w:r>
      <w:proofErr w:type="spellStart"/>
      <w:r>
        <w:t>Tzourio-Mazoyer</w:t>
      </w:r>
      <w:proofErr w:type="spellEnd"/>
      <w:r>
        <w:t xml:space="preserve">,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028A007E" w14:textId="7C7542EC" w:rsidR="00AF6336" w:rsidRDefault="00364897">
      <w:pPr>
        <w:rPr>
          <w:ins w:id="607" w:author="Billy Mitchell" w:date="2024-10-30T09:48:00Z" w16du:dateUtc="2024-10-30T13:48:00Z"/>
          <w:b/>
          <w:bCs/>
        </w:rPr>
      </w:pPr>
      <w:r w:rsidRPr="006E54B4">
        <w:rPr>
          <w:b/>
          <w:bCs/>
          <w:rPrChange w:id="608" w:author="Chelsea Helion" w:date="2024-10-23T10:53:00Z">
            <w:rPr>
              <w:rFonts w:ascii="Aptos" w:hAnsi="Aptos"/>
              <w:b/>
              <w:bCs/>
            </w:rPr>
          </w:rPrChange>
        </w:rPr>
        <w:fldChar w:fldCharType="end"/>
      </w:r>
    </w:p>
    <w:p w14:paraId="3B158739" w14:textId="77777777" w:rsidR="00662B7D" w:rsidRDefault="00662B7D">
      <w:pPr>
        <w:rPr>
          <w:ins w:id="609" w:author="Billy Mitchell" w:date="2024-11-05T19:01:00Z" w16du:dateUtc="2024-11-06T00:01:00Z"/>
          <w:b/>
          <w:bCs/>
        </w:rPr>
      </w:pPr>
      <w:ins w:id="610" w:author="Billy Mitchell" w:date="2024-11-05T19:01:00Z" w16du:dateUtc="2024-11-06T00:01:00Z">
        <w:r>
          <w:rPr>
            <w:b/>
            <w:bCs/>
          </w:rPr>
          <w:br w:type="page"/>
        </w:r>
      </w:ins>
    </w:p>
    <w:p w14:paraId="42283588" w14:textId="6C7E0F15" w:rsidR="00432112" w:rsidRPr="00662B7D" w:rsidRDefault="00A565EC">
      <w:pPr>
        <w:rPr>
          <w:ins w:id="611" w:author="Billy Mitchell" w:date="2024-10-31T14:57:00Z" w16du:dateUtc="2024-10-31T18:57:00Z"/>
          <w:b/>
          <w:bCs/>
          <w:rPrChange w:id="612" w:author="Billy Mitchell" w:date="2024-11-05T19:01:00Z" w16du:dateUtc="2024-11-06T00:01:00Z">
            <w:rPr>
              <w:ins w:id="613" w:author="Billy Mitchell" w:date="2024-10-31T14:57:00Z" w16du:dateUtc="2024-10-31T18:57:00Z"/>
            </w:rPr>
          </w:rPrChange>
        </w:rPr>
        <w:pPrChange w:id="614" w:author="Billy Mitchell" w:date="2024-11-05T19:01:00Z" w16du:dateUtc="2024-11-06T00:01:00Z">
          <w:pPr>
            <w:tabs>
              <w:tab w:val="left" w:pos="2517"/>
            </w:tabs>
          </w:pPr>
        </w:pPrChange>
      </w:pPr>
      <w:commentRangeStart w:id="615"/>
      <w:ins w:id="616" w:author="Billy Mitchell" w:date="2024-10-30T09:48:00Z" w16du:dateUtc="2024-10-30T13:48:00Z">
        <w:r>
          <w:rPr>
            <w:b/>
            <w:bCs/>
          </w:rPr>
          <w:lastRenderedPageBreak/>
          <w:t>Figure Legends</w:t>
        </w:r>
      </w:ins>
      <w:commentRangeEnd w:id="615"/>
      <w:ins w:id="617" w:author="Billy Mitchell" w:date="2024-10-30T12:16:00Z" w16du:dateUtc="2024-10-30T16:16:00Z">
        <w:r w:rsidR="00FC36EA">
          <w:rPr>
            <w:rStyle w:val="CommentReference"/>
          </w:rPr>
          <w:commentReference w:id="615"/>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618"/>
      <w:commentRangeEnd w:id="618"/>
      <w:r>
        <w:rPr>
          <w:rStyle w:val="CommentReference"/>
        </w:rPr>
        <w:commentReference w:id="618"/>
      </w:r>
    </w:p>
    <w:p w14:paraId="169EA105" w14:textId="77777777" w:rsidR="00432112" w:rsidRPr="00262C6C" w:rsidRDefault="00432112" w:rsidP="00432112">
      <w:pPr>
        <w:spacing w:line="240" w:lineRule="auto"/>
        <w:jc w:val="both"/>
      </w:pPr>
      <w:commentRangeStart w:id="619"/>
      <w:r w:rsidRPr="00432112">
        <w:t>Figure 1. Conceptual overview.</w:t>
      </w:r>
      <w:commentRangeEnd w:id="619"/>
      <w:r w:rsidRPr="006E54B4">
        <w:rPr>
          <w:rStyle w:val="CommentReference"/>
        </w:rPr>
        <w:commentReference w:id="619"/>
      </w:r>
    </w:p>
    <w:p w14:paraId="03AF66A4" w14:textId="77777777" w:rsidR="00432112" w:rsidRDefault="00432112">
      <w:pPr>
        <w:tabs>
          <w:tab w:val="left" w:pos="2517"/>
        </w:tabs>
        <w:rPr>
          <w:ins w:id="620" w:author="Billy Mitchell" w:date="2024-11-05T19:01:00Z" w16du:dateUtc="2024-11-06T00:01:00Z"/>
        </w:rPr>
      </w:pPr>
    </w:p>
    <w:p w14:paraId="28F09B35" w14:textId="77777777" w:rsidR="00662B7D" w:rsidRPr="00AA3B3C" w:rsidRDefault="00662B7D" w:rsidP="00662B7D">
      <w:pPr>
        <w:spacing w:line="240" w:lineRule="auto"/>
        <w:jc w:val="both"/>
        <w:rPr>
          <w:moveTo w:id="621" w:author="Billy Mitchell" w:date="2024-11-05T19:01:00Z" w16du:dateUtc="2024-11-06T00:01:00Z"/>
        </w:rPr>
      </w:pPr>
      <w:moveToRangeStart w:id="622" w:author="Billy Mitchell" w:date="2024-11-05T19:01:00Z" w:name="move181725684"/>
      <w:commentRangeStart w:id="623"/>
      <w:moveTo w:id="624"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623"/>
        <w:r>
          <w:rPr>
            <w:rStyle w:val="CommentReference"/>
          </w:rPr>
          <w:commentReference w:id="623"/>
        </w:r>
      </w:moveTo>
    </w:p>
    <w:p w14:paraId="317F154C" w14:textId="77777777" w:rsidR="00662B7D" w:rsidRDefault="00662B7D" w:rsidP="00662B7D">
      <w:pPr>
        <w:spacing w:line="240" w:lineRule="auto"/>
        <w:jc w:val="both"/>
        <w:rPr>
          <w:ins w:id="625" w:author="Billy Mitchell" w:date="2024-11-05T21:22:00Z" w16du:dateUtc="2024-11-06T02:22:00Z"/>
        </w:rPr>
      </w:pPr>
      <w:moveTo w:id="626"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627" w:author="Billy Mitchell" w:date="2024-11-05T19:01:00Z" w16du:dateUtc="2024-11-06T00:01:00Z"/>
        </w:rPr>
      </w:pPr>
      <w:ins w:id="628" w:author="Billy Mitchell" w:date="2024-11-05T21:22:00Z" w16du:dateUtc="2024-11-06T02:22:00Z">
        <w:r>
          <w:lastRenderedPageBreak/>
          <w:t>(ADD IN CHARACTER AND RECALL ASSESSMENT FIGURES)</w:t>
        </w:r>
      </w:ins>
    </w:p>
    <w:moveToRangeEnd w:id="622"/>
    <w:p w14:paraId="2DD20CEF" w14:textId="77777777" w:rsidR="00E82062" w:rsidRPr="00AA3B3C" w:rsidRDefault="00E82062" w:rsidP="00E82062">
      <w:pPr>
        <w:spacing w:line="240" w:lineRule="auto"/>
        <w:ind w:firstLine="720"/>
        <w:jc w:val="both"/>
        <w:rPr>
          <w:ins w:id="629" w:author="Billy Mitchell" w:date="2024-11-05T19:10:00Z" w16du:dateUtc="2024-11-06T00:10:00Z"/>
        </w:rPr>
      </w:pPr>
      <w:ins w:id="630"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631" w:author="Billy Mitchell" w:date="2024-11-05T19:10:00Z" w16du:dateUtc="2024-11-06T00:10:00Z"/>
        </w:rPr>
      </w:pPr>
      <w:ins w:id="632"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633" w:author="Billy Mitchell" w:date="2024-11-05T19:10:00Z" w16du:dateUtc="2024-11-06T00:10:00Z"/>
        </w:rPr>
      </w:pPr>
      <w:ins w:id="634" w:author="Billy Mitchell" w:date="2024-11-05T19:10:00Z" w16du:dateUtc="2024-11-06T00:10:00Z">
        <w:r w:rsidRPr="00AA3B3C">
          <w:t>Figure 4. Expressive versus reflective rating.</w:t>
        </w:r>
      </w:ins>
    </w:p>
    <w:p w14:paraId="130296A1" w14:textId="77777777" w:rsidR="00E82062" w:rsidRDefault="00E82062" w:rsidP="00E82062">
      <w:pPr>
        <w:rPr>
          <w:ins w:id="635" w:author="Billy Mitchell" w:date="2024-11-05T19:11:00Z" w16du:dateUtc="2024-11-06T00:11:00Z"/>
        </w:rPr>
      </w:pPr>
      <w:ins w:id="636"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637" w:author="Billy Mitchell" w:date="2024-11-05T19:11:00Z" w16du:dateUtc="2024-11-06T00:11:00Z"/>
          <w:bCs/>
        </w:rPr>
      </w:pPr>
    </w:p>
    <w:p w14:paraId="30454FE9" w14:textId="77777777" w:rsidR="00E82062" w:rsidRPr="00AA3B3C" w:rsidRDefault="00E82062" w:rsidP="00E82062">
      <w:pPr>
        <w:spacing w:line="240" w:lineRule="auto"/>
        <w:jc w:val="both"/>
        <w:rPr>
          <w:ins w:id="638" w:author="Billy Mitchell" w:date="2024-11-05T19:11:00Z" w16du:dateUtc="2024-11-06T00:11:00Z"/>
          <w:bCs/>
        </w:rPr>
      </w:pPr>
      <w:ins w:id="639" w:author="Billy Mitchell" w:date="2024-11-05T19:11:00Z" w16du:dateUtc="2024-11-06T00:11:00Z">
        <w:r w:rsidRPr="00AA3B3C">
          <w:rPr>
            <w:bCs/>
          </w:rPr>
          <w:t>Figure 5. Reflective versus expressive rating.</w:t>
        </w:r>
      </w:ins>
    </w:p>
    <w:p w14:paraId="66E3C025" w14:textId="77777777" w:rsidR="00E82062" w:rsidRDefault="00E82062" w:rsidP="00E82062">
      <w:pPr>
        <w:rPr>
          <w:ins w:id="640" w:author="Billy Mitchell" w:date="2024-11-05T19:11:00Z" w16du:dateUtc="2024-11-06T00:11:00Z"/>
        </w:rPr>
      </w:pPr>
      <w:ins w:id="641"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642" w:author="Billy Mitchell" w:date="2024-11-05T19:11:00Z" w16du:dateUtc="2024-11-06T00:11:00Z"/>
        </w:rPr>
      </w:pPr>
    </w:p>
    <w:p w14:paraId="599DE998" w14:textId="77777777" w:rsidR="00E82062" w:rsidRPr="00AA3B3C" w:rsidRDefault="00E82062" w:rsidP="00E82062">
      <w:pPr>
        <w:spacing w:line="240" w:lineRule="auto"/>
        <w:jc w:val="both"/>
        <w:rPr>
          <w:ins w:id="643" w:author="Billy Mitchell" w:date="2024-11-05T19:11:00Z" w16du:dateUtc="2024-11-06T00:11:00Z"/>
        </w:rPr>
      </w:pPr>
    </w:p>
    <w:p w14:paraId="1A1751AD" w14:textId="77777777" w:rsidR="00E82062" w:rsidRPr="00AA3B3C" w:rsidRDefault="00E82062" w:rsidP="00E82062">
      <w:pPr>
        <w:spacing w:line="240" w:lineRule="auto"/>
        <w:jc w:val="both"/>
        <w:rPr>
          <w:ins w:id="644" w:author="Billy Mitchell" w:date="2024-11-05T19:11:00Z" w16du:dateUtc="2024-11-06T00:11:00Z"/>
        </w:rPr>
      </w:pPr>
      <w:ins w:id="645"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646" w:author="Billy Mitchell" w:date="2024-11-05T19:11:00Z" w16du:dateUtc="2024-11-06T00:11:00Z"/>
          <w:bCs/>
        </w:rPr>
      </w:pPr>
      <w:moveToRangeStart w:id="647" w:author="Billy Mitchell" w:date="2024-11-05T19:11:00Z" w:name="move181726332"/>
      <w:moveTo w:id="648"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647"/>
    <w:p w14:paraId="4C4E9E58" w14:textId="77777777" w:rsidR="00662B7D" w:rsidRPr="00432112" w:rsidRDefault="00662B7D">
      <w:pPr>
        <w:tabs>
          <w:tab w:val="left" w:pos="2517"/>
        </w:tabs>
        <w:rPr>
          <w:rPrChange w:id="649" w:author="Billy Mitchell" w:date="2024-10-31T14:57:00Z" w16du:dateUtc="2024-10-31T18:57:00Z">
            <w:rPr>
              <w:rFonts w:ascii="Aptos" w:hAnsi="Aptos"/>
              <w:b/>
              <w:bCs/>
            </w:rPr>
          </w:rPrChange>
        </w:rPr>
        <w:pPrChange w:id="650"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6"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00"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79"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86"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03"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72"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73"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78"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79"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0"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81"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82"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76"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83"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84"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85"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86"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87"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593"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594"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602"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615"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618"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619"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623"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C1DCBD" w14:textId="77777777" w:rsidR="00057F73" w:rsidRDefault="00057F73" w:rsidP="00D76A10">
      <w:pPr>
        <w:spacing w:line="240" w:lineRule="auto"/>
      </w:pPr>
      <w:r>
        <w:separator/>
      </w:r>
    </w:p>
  </w:endnote>
  <w:endnote w:type="continuationSeparator" w:id="0">
    <w:p w14:paraId="78BDE085" w14:textId="77777777" w:rsidR="00057F73" w:rsidRDefault="00057F73"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A8A8F582-64D0-4855-86B3-4AFBED2A80ED}"/>
    <w:embedBold r:id="rId2" w:fontKey="{1EDC28BF-7189-480E-B6AD-1FBBC9A34453}"/>
  </w:font>
  <w:font w:name="Merriweather">
    <w:charset w:val="00"/>
    <w:family w:val="auto"/>
    <w:pitch w:val="variable"/>
    <w:sig w:usb0="20000207" w:usb1="00000002" w:usb2="00000000" w:usb3="00000000" w:csb0="00000197" w:csb1="00000000"/>
    <w:embedRegular r:id="rId3" w:fontKey="{D2875247-E4A9-4A6E-93D9-6CE306F6A62C}"/>
  </w:font>
  <w:font w:name="Calibri">
    <w:panose1 w:val="020F0502020204030204"/>
    <w:charset w:val="00"/>
    <w:family w:val="swiss"/>
    <w:pitch w:val="variable"/>
    <w:sig w:usb0="E4002EFF" w:usb1="C200247B" w:usb2="00000009" w:usb3="00000000" w:csb0="000001FF" w:csb1="00000000"/>
    <w:embedRegular r:id="rId4" w:fontKey="{4EA6AC1A-B349-4F91-9982-E5A63F47EF3E}"/>
  </w:font>
  <w:font w:name="Cambria">
    <w:panose1 w:val="02040503050406030204"/>
    <w:charset w:val="00"/>
    <w:family w:val="roman"/>
    <w:pitch w:val="variable"/>
    <w:sig w:usb0="E00006FF" w:usb1="420024FF" w:usb2="02000000" w:usb3="00000000" w:csb0="0000019F" w:csb1="00000000"/>
    <w:embedRegular r:id="rId5" w:fontKey="{4B333A1B-7FB8-45E6-A207-6A8F3247D6A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470746" w14:textId="77777777" w:rsidR="00057F73" w:rsidRDefault="00057F73" w:rsidP="00D76A10">
      <w:pPr>
        <w:spacing w:line="240" w:lineRule="auto"/>
      </w:pPr>
      <w:r>
        <w:separator/>
      </w:r>
    </w:p>
  </w:footnote>
  <w:footnote w:type="continuationSeparator" w:id="0">
    <w:p w14:paraId="1D2EB9F2" w14:textId="77777777" w:rsidR="00057F73" w:rsidRDefault="00057F73"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3410"/>
    <w:rsid w:val="000511D5"/>
    <w:rsid w:val="00057F73"/>
    <w:rsid w:val="000733F7"/>
    <w:rsid w:val="00094790"/>
    <w:rsid w:val="000966EC"/>
    <w:rsid w:val="000B1B95"/>
    <w:rsid w:val="000D0A97"/>
    <w:rsid w:val="000F1891"/>
    <w:rsid w:val="000F411D"/>
    <w:rsid w:val="00120931"/>
    <w:rsid w:val="00125F01"/>
    <w:rsid w:val="00126307"/>
    <w:rsid w:val="00126341"/>
    <w:rsid w:val="00127A38"/>
    <w:rsid w:val="00130369"/>
    <w:rsid w:val="0014627E"/>
    <w:rsid w:val="00147E95"/>
    <w:rsid w:val="001633CB"/>
    <w:rsid w:val="0016388E"/>
    <w:rsid w:val="00167DA6"/>
    <w:rsid w:val="001A264C"/>
    <w:rsid w:val="001B3DD2"/>
    <w:rsid w:val="001B6626"/>
    <w:rsid w:val="001C09EC"/>
    <w:rsid w:val="001D1567"/>
    <w:rsid w:val="001E33D0"/>
    <w:rsid w:val="00211D2F"/>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F2171"/>
    <w:rsid w:val="003125D9"/>
    <w:rsid w:val="00321805"/>
    <w:rsid w:val="0034534F"/>
    <w:rsid w:val="00351F68"/>
    <w:rsid w:val="00351FB4"/>
    <w:rsid w:val="00360020"/>
    <w:rsid w:val="00364897"/>
    <w:rsid w:val="0036567C"/>
    <w:rsid w:val="00383C25"/>
    <w:rsid w:val="00387013"/>
    <w:rsid w:val="00391558"/>
    <w:rsid w:val="003940FC"/>
    <w:rsid w:val="0039670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832DB"/>
    <w:rsid w:val="0059122B"/>
    <w:rsid w:val="00592B3B"/>
    <w:rsid w:val="005A3E80"/>
    <w:rsid w:val="005D0E03"/>
    <w:rsid w:val="005D2D5D"/>
    <w:rsid w:val="005D3927"/>
    <w:rsid w:val="005D5700"/>
    <w:rsid w:val="005D78AF"/>
    <w:rsid w:val="005F7535"/>
    <w:rsid w:val="00604E25"/>
    <w:rsid w:val="0061171F"/>
    <w:rsid w:val="00624342"/>
    <w:rsid w:val="00624DC7"/>
    <w:rsid w:val="00662B7D"/>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F0FFE"/>
    <w:rsid w:val="009F2A6F"/>
    <w:rsid w:val="00A04FAE"/>
    <w:rsid w:val="00A07022"/>
    <w:rsid w:val="00A132A0"/>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83F06"/>
    <w:rsid w:val="00C918C3"/>
    <w:rsid w:val="00CC5343"/>
    <w:rsid w:val="00CD04BF"/>
    <w:rsid w:val="00CE37A4"/>
    <w:rsid w:val="00CF2D02"/>
    <w:rsid w:val="00D10890"/>
    <w:rsid w:val="00D45595"/>
    <w:rsid w:val="00D54FC2"/>
    <w:rsid w:val="00D57036"/>
    <w:rsid w:val="00D61020"/>
    <w:rsid w:val="00D611D6"/>
    <w:rsid w:val="00D71BE0"/>
    <w:rsid w:val="00D7249E"/>
    <w:rsid w:val="00D76A10"/>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31</Pages>
  <Words>49307</Words>
  <Characters>281054</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1</cp:revision>
  <dcterms:created xsi:type="dcterms:W3CDTF">2024-10-26T01:37:00Z</dcterms:created>
  <dcterms:modified xsi:type="dcterms:W3CDTF">2024-11-0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fgHaMVB"/&gt;&lt;style id="http://www.zotero.org/styles/nature" hasBibliography="1" bibliographyStyleHasBeenSet="1"/&gt;&lt;prefs&gt;&lt;pref name="fieldType" value="Field"/&gt;&lt;/prefs&gt;&lt;/data&gt;</vt:lpwstr>
  </property>
</Properties>
</file>